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726497"/>
      <w:r>
        <w:lastRenderedPageBreak/>
        <w:t>Abstract</w:t>
      </w:r>
      <w:bookmarkEnd w:id="0"/>
    </w:p>
    <w:p w14:paraId="4ADB1A1F" w14:textId="4AA9A70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w:t>
      </w:r>
      <w:r w:rsidR="00EF5DA0">
        <w:t>was</w:t>
      </w:r>
      <w:r w:rsidRPr="00636BF5">
        <w:t xml:space="preserve">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5D2CB6D8"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726498"/>
      <w:r>
        <w:lastRenderedPageBreak/>
        <w:t>Contents</w:t>
      </w:r>
      <w:bookmarkEnd w:id="1"/>
    </w:p>
    <w:p w14:paraId="463BAF35" w14:textId="78ABE164" w:rsidR="00387765"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726497" w:history="1">
        <w:r w:rsidR="00387765" w:rsidRPr="00524F8D">
          <w:rPr>
            <w:rStyle w:val="Hyperlink"/>
          </w:rPr>
          <w:t>Abstract</w:t>
        </w:r>
        <w:r w:rsidR="00387765">
          <w:rPr>
            <w:noProof/>
            <w:webHidden/>
          </w:rPr>
          <w:tab/>
        </w:r>
        <w:r w:rsidR="00387765">
          <w:rPr>
            <w:noProof/>
            <w:webHidden/>
          </w:rPr>
          <w:fldChar w:fldCharType="begin"/>
        </w:r>
        <w:r w:rsidR="00387765">
          <w:rPr>
            <w:noProof/>
            <w:webHidden/>
          </w:rPr>
          <w:instrText xml:space="preserve"> PAGEREF _Toc177726497 \h </w:instrText>
        </w:r>
        <w:r w:rsidR="00387765">
          <w:rPr>
            <w:noProof/>
            <w:webHidden/>
          </w:rPr>
        </w:r>
        <w:r w:rsidR="00387765">
          <w:rPr>
            <w:noProof/>
            <w:webHidden/>
          </w:rPr>
          <w:fldChar w:fldCharType="separate"/>
        </w:r>
        <w:r w:rsidR="00387765">
          <w:rPr>
            <w:noProof/>
            <w:webHidden/>
          </w:rPr>
          <w:t>ii</w:t>
        </w:r>
        <w:r w:rsidR="00387765">
          <w:rPr>
            <w:noProof/>
            <w:webHidden/>
          </w:rPr>
          <w:fldChar w:fldCharType="end"/>
        </w:r>
      </w:hyperlink>
    </w:p>
    <w:p w14:paraId="7ABD64AF" w14:textId="56E4B18E"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498" w:history="1">
        <w:r w:rsidR="00387765" w:rsidRPr="00524F8D">
          <w:rPr>
            <w:rStyle w:val="Hyperlink"/>
          </w:rPr>
          <w:t>Contents</w:t>
        </w:r>
        <w:r w:rsidR="00387765">
          <w:rPr>
            <w:noProof/>
            <w:webHidden/>
          </w:rPr>
          <w:tab/>
        </w:r>
        <w:r w:rsidR="00387765">
          <w:rPr>
            <w:noProof/>
            <w:webHidden/>
          </w:rPr>
          <w:fldChar w:fldCharType="begin"/>
        </w:r>
        <w:r w:rsidR="00387765">
          <w:rPr>
            <w:noProof/>
            <w:webHidden/>
          </w:rPr>
          <w:instrText xml:space="preserve"> PAGEREF _Toc177726498 \h </w:instrText>
        </w:r>
        <w:r w:rsidR="00387765">
          <w:rPr>
            <w:noProof/>
            <w:webHidden/>
          </w:rPr>
        </w:r>
        <w:r w:rsidR="00387765">
          <w:rPr>
            <w:noProof/>
            <w:webHidden/>
          </w:rPr>
          <w:fldChar w:fldCharType="separate"/>
        </w:r>
        <w:r w:rsidR="00387765">
          <w:rPr>
            <w:noProof/>
            <w:webHidden/>
          </w:rPr>
          <w:t>iii</w:t>
        </w:r>
        <w:r w:rsidR="00387765">
          <w:rPr>
            <w:noProof/>
            <w:webHidden/>
          </w:rPr>
          <w:fldChar w:fldCharType="end"/>
        </w:r>
      </w:hyperlink>
    </w:p>
    <w:p w14:paraId="4ECC8502" w14:textId="77AA691A"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499" w:history="1">
        <w:r w:rsidR="00387765" w:rsidRPr="00524F8D">
          <w:rPr>
            <w:rStyle w:val="Hyperlink"/>
          </w:rPr>
          <w:t>Abbreviations</w:t>
        </w:r>
        <w:r w:rsidR="00387765">
          <w:rPr>
            <w:noProof/>
            <w:webHidden/>
          </w:rPr>
          <w:tab/>
        </w:r>
        <w:r w:rsidR="00387765">
          <w:rPr>
            <w:noProof/>
            <w:webHidden/>
          </w:rPr>
          <w:fldChar w:fldCharType="begin"/>
        </w:r>
        <w:r w:rsidR="00387765">
          <w:rPr>
            <w:noProof/>
            <w:webHidden/>
          </w:rPr>
          <w:instrText xml:space="preserve"> PAGEREF _Toc177726499 \h </w:instrText>
        </w:r>
        <w:r w:rsidR="00387765">
          <w:rPr>
            <w:noProof/>
            <w:webHidden/>
          </w:rPr>
        </w:r>
        <w:r w:rsidR="00387765">
          <w:rPr>
            <w:noProof/>
            <w:webHidden/>
          </w:rPr>
          <w:fldChar w:fldCharType="separate"/>
        </w:r>
        <w:r w:rsidR="00387765">
          <w:rPr>
            <w:noProof/>
            <w:webHidden/>
          </w:rPr>
          <w:t>v</w:t>
        </w:r>
        <w:r w:rsidR="00387765">
          <w:rPr>
            <w:noProof/>
            <w:webHidden/>
          </w:rPr>
          <w:fldChar w:fldCharType="end"/>
        </w:r>
      </w:hyperlink>
    </w:p>
    <w:p w14:paraId="17178C40" w14:textId="5B04183D"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0" w:history="1">
        <w:r w:rsidR="00387765" w:rsidRPr="00524F8D">
          <w:rPr>
            <w:rStyle w:val="Hyperlink"/>
          </w:rPr>
          <w:t>Figures</w:t>
        </w:r>
        <w:r w:rsidR="00387765">
          <w:rPr>
            <w:noProof/>
            <w:webHidden/>
          </w:rPr>
          <w:tab/>
        </w:r>
        <w:r w:rsidR="00387765">
          <w:rPr>
            <w:noProof/>
            <w:webHidden/>
          </w:rPr>
          <w:fldChar w:fldCharType="begin"/>
        </w:r>
        <w:r w:rsidR="00387765">
          <w:rPr>
            <w:noProof/>
            <w:webHidden/>
          </w:rPr>
          <w:instrText xml:space="preserve"> PAGEREF _Toc177726500 \h </w:instrText>
        </w:r>
        <w:r w:rsidR="00387765">
          <w:rPr>
            <w:noProof/>
            <w:webHidden/>
          </w:rPr>
        </w:r>
        <w:r w:rsidR="00387765">
          <w:rPr>
            <w:noProof/>
            <w:webHidden/>
          </w:rPr>
          <w:fldChar w:fldCharType="separate"/>
        </w:r>
        <w:r w:rsidR="00387765">
          <w:rPr>
            <w:noProof/>
            <w:webHidden/>
          </w:rPr>
          <w:t>vii</w:t>
        </w:r>
        <w:r w:rsidR="00387765">
          <w:rPr>
            <w:noProof/>
            <w:webHidden/>
          </w:rPr>
          <w:fldChar w:fldCharType="end"/>
        </w:r>
      </w:hyperlink>
    </w:p>
    <w:p w14:paraId="7D6C23A6" w14:textId="24725B9F"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1" w:history="1">
        <w:r w:rsidR="00387765" w:rsidRPr="00524F8D">
          <w:rPr>
            <w:rStyle w:val="Hyperlink"/>
          </w:rPr>
          <w:t>Tables</w:t>
        </w:r>
        <w:r w:rsidR="00387765">
          <w:rPr>
            <w:noProof/>
            <w:webHidden/>
          </w:rPr>
          <w:tab/>
        </w:r>
        <w:r w:rsidR="00387765">
          <w:rPr>
            <w:noProof/>
            <w:webHidden/>
          </w:rPr>
          <w:fldChar w:fldCharType="begin"/>
        </w:r>
        <w:r w:rsidR="00387765">
          <w:rPr>
            <w:noProof/>
            <w:webHidden/>
          </w:rPr>
          <w:instrText xml:space="preserve"> PAGEREF _Toc177726501 \h </w:instrText>
        </w:r>
        <w:r w:rsidR="00387765">
          <w:rPr>
            <w:noProof/>
            <w:webHidden/>
          </w:rPr>
        </w:r>
        <w:r w:rsidR="00387765">
          <w:rPr>
            <w:noProof/>
            <w:webHidden/>
          </w:rPr>
          <w:fldChar w:fldCharType="separate"/>
        </w:r>
        <w:r w:rsidR="00387765">
          <w:rPr>
            <w:noProof/>
            <w:webHidden/>
          </w:rPr>
          <w:t>viii</w:t>
        </w:r>
        <w:r w:rsidR="00387765">
          <w:rPr>
            <w:noProof/>
            <w:webHidden/>
          </w:rPr>
          <w:fldChar w:fldCharType="end"/>
        </w:r>
      </w:hyperlink>
    </w:p>
    <w:p w14:paraId="38A0A48C" w14:textId="4A318A7D"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2" w:history="1">
        <w:r w:rsidR="00387765" w:rsidRPr="00524F8D">
          <w:rPr>
            <w:rStyle w:val="Hyperlink"/>
          </w:rPr>
          <w:t>1.</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Introduction</w:t>
        </w:r>
        <w:r w:rsidR="00387765">
          <w:rPr>
            <w:noProof/>
            <w:webHidden/>
          </w:rPr>
          <w:tab/>
        </w:r>
        <w:r w:rsidR="00387765">
          <w:rPr>
            <w:noProof/>
            <w:webHidden/>
          </w:rPr>
          <w:fldChar w:fldCharType="begin"/>
        </w:r>
        <w:r w:rsidR="00387765">
          <w:rPr>
            <w:noProof/>
            <w:webHidden/>
          </w:rPr>
          <w:instrText xml:space="preserve"> PAGEREF _Toc177726502 \h </w:instrText>
        </w:r>
        <w:r w:rsidR="00387765">
          <w:rPr>
            <w:noProof/>
            <w:webHidden/>
          </w:rPr>
        </w:r>
        <w:r w:rsidR="00387765">
          <w:rPr>
            <w:noProof/>
            <w:webHidden/>
          </w:rPr>
          <w:fldChar w:fldCharType="separate"/>
        </w:r>
        <w:r w:rsidR="00387765">
          <w:rPr>
            <w:noProof/>
            <w:webHidden/>
          </w:rPr>
          <w:t>1</w:t>
        </w:r>
        <w:r w:rsidR="00387765">
          <w:rPr>
            <w:noProof/>
            <w:webHidden/>
          </w:rPr>
          <w:fldChar w:fldCharType="end"/>
        </w:r>
      </w:hyperlink>
    </w:p>
    <w:p w14:paraId="05D55179" w14:textId="1D676A9A"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3" w:history="1">
        <w:r w:rsidR="00387765" w:rsidRPr="00524F8D">
          <w:rPr>
            <w:rStyle w:val="Hyperlink"/>
          </w:rPr>
          <w:t>1.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Motivation</w:t>
        </w:r>
        <w:r w:rsidR="00387765">
          <w:rPr>
            <w:noProof/>
            <w:webHidden/>
          </w:rPr>
          <w:tab/>
        </w:r>
        <w:r w:rsidR="00387765">
          <w:rPr>
            <w:noProof/>
            <w:webHidden/>
          </w:rPr>
          <w:fldChar w:fldCharType="begin"/>
        </w:r>
        <w:r w:rsidR="00387765">
          <w:rPr>
            <w:noProof/>
            <w:webHidden/>
          </w:rPr>
          <w:instrText xml:space="preserve"> PAGEREF _Toc177726503 \h </w:instrText>
        </w:r>
        <w:r w:rsidR="00387765">
          <w:rPr>
            <w:noProof/>
            <w:webHidden/>
          </w:rPr>
        </w:r>
        <w:r w:rsidR="00387765">
          <w:rPr>
            <w:noProof/>
            <w:webHidden/>
          </w:rPr>
          <w:fldChar w:fldCharType="separate"/>
        </w:r>
        <w:r w:rsidR="00387765">
          <w:rPr>
            <w:noProof/>
            <w:webHidden/>
          </w:rPr>
          <w:t>1</w:t>
        </w:r>
        <w:r w:rsidR="00387765">
          <w:rPr>
            <w:noProof/>
            <w:webHidden/>
          </w:rPr>
          <w:fldChar w:fldCharType="end"/>
        </w:r>
      </w:hyperlink>
    </w:p>
    <w:p w14:paraId="63A354CA" w14:textId="24AA21D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4" w:history="1">
        <w:r w:rsidR="00387765" w:rsidRPr="00524F8D">
          <w:rPr>
            <w:rStyle w:val="Hyperlink"/>
          </w:rPr>
          <w:t>1.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search Problem</w:t>
        </w:r>
        <w:r w:rsidR="00387765">
          <w:rPr>
            <w:noProof/>
            <w:webHidden/>
          </w:rPr>
          <w:tab/>
        </w:r>
        <w:r w:rsidR="00387765">
          <w:rPr>
            <w:noProof/>
            <w:webHidden/>
          </w:rPr>
          <w:fldChar w:fldCharType="begin"/>
        </w:r>
        <w:r w:rsidR="00387765">
          <w:rPr>
            <w:noProof/>
            <w:webHidden/>
          </w:rPr>
          <w:instrText xml:space="preserve"> PAGEREF _Toc177726504 \h </w:instrText>
        </w:r>
        <w:r w:rsidR="00387765">
          <w:rPr>
            <w:noProof/>
            <w:webHidden/>
          </w:rPr>
        </w:r>
        <w:r w:rsidR="00387765">
          <w:rPr>
            <w:noProof/>
            <w:webHidden/>
          </w:rPr>
          <w:fldChar w:fldCharType="separate"/>
        </w:r>
        <w:r w:rsidR="00387765">
          <w:rPr>
            <w:noProof/>
            <w:webHidden/>
          </w:rPr>
          <w:t>2</w:t>
        </w:r>
        <w:r w:rsidR="00387765">
          <w:rPr>
            <w:noProof/>
            <w:webHidden/>
          </w:rPr>
          <w:fldChar w:fldCharType="end"/>
        </w:r>
      </w:hyperlink>
    </w:p>
    <w:p w14:paraId="0BF8AE51" w14:textId="2423BDE0"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5" w:history="1">
        <w:r w:rsidR="00387765" w:rsidRPr="00524F8D">
          <w:rPr>
            <w:rStyle w:val="Hyperlink"/>
          </w:rPr>
          <w:t>1.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search Objectives</w:t>
        </w:r>
        <w:r w:rsidR="00387765">
          <w:rPr>
            <w:noProof/>
            <w:webHidden/>
          </w:rPr>
          <w:tab/>
        </w:r>
        <w:r w:rsidR="00387765">
          <w:rPr>
            <w:noProof/>
            <w:webHidden/>
          </w:rPr>
          <w:fldChar w:fldCharType="begin"/>
        </w:r>
        <w:r w:rsidR="00387765">
          <w:rPr>
            <w:noProof/>
            <w:webHidden/>
          </w:rPr>
          <w:instrText xml:space="preserve"> PAGEREF _Toc177726505 \h </w:instrText>
        </w:r>
        <w:r w:rsidR="00387765">
          <w:rPr>
            <w:noProof/>
            <w:webHidden/>
          </w:rPr>
        </w:r>
        <w:r w:rsidR="00387765">
          <w:rPr>
            <w:noProof/>
            <w:webHidden/>
          </w:rPr>
          <w:fldChar w:fldCharType="separate"/>
        </w:r>
        <w:r w:rsidR="00387765">
          <w:rPr>
            <w:noProof/>
            <w:webHidden/>
          </w:rPr>
          <w:t>2</w:t>
        </w:r>
        <w:r w:rsidR="00387765">
          <w:rPr>
            <w:noProof/>
            <w:webHidden/>
          </w:rPr>
          <w:fldChar w:fldCharType="end"/>
        </w:r>
      </w:hyperlink>
    </w:p>
    <w:p w14:paraId="5E44003D" w14:textId="18C0907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6" w:history="1">
        <w:r w:rsidR="00387765" w:rsidRPr="00524F8D">
          <w:rPr>
            <w:rStyle w:val="Hyperlink"/>
          </w:rPr>
          <w:t>1.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oject Structure</w:t>
        </w:r>
        <w:r w:rsidR="00387765">
          <w:rPr>
            <w:noProof/>
            <w:webHidden/>
          </w:rPr>
          <w:tab/>
        </w:r>
        <w:r w:rsidR="00387765">
          <w:rPr>
            <w:noProof/>
            <w:webHidden/>
          </w:rPr>
          <w:fldChar w:fldCharType="begin"/>
        </w:r>
        <w:r w:rsidR="00387765">
          <w:rPr>
            <w:noProof/>
            <w:webHidden/>
          </w:rPr>
          <w:instrText xml:space="preserve"> PAGEREF _Toc177726506 \h </w:instrText>
        </w:r>
        <w:r w:rsidR="00387765">
          <w:rPr>
            <w:noProof/>
            <w:webHidden/>
          </w:rPr>
        </w:r>
        <w:r w:rsidR="00387765">
          <w:rPr>
            <w:noProof/>
            <w:webHidden/>
          </w:rPr>
          <w:fldChar w:fldCharType="separate"/>
        </w:r>
        <w:r w:rsidR="00387765">
          <w:rPr>
            <w:noProof/>
            <w:webHidden/>
          </w:rPr>
          <w:t>2</w:t>
        </w:r>
        <w:r w:rsidR="00387765">
          <w:rPr>
            <w:noProof/>
            <w:webHidden/>
          </w:rPr>
          <w:fldChar w:fldCharType="end"/>
        </w:r>
      </w:hyperlink>
    </w:p>
    <w:p w14:paraId="71CA0171" w14:textId="7DE3ADEB"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7" w:history="1">
        <w:r w:rsidR="00387765" w:rsidRPr="00524F8D">
          <w:rPr>
            <w:rStyle w:val="Hyperlink"/>
          </w:rPr>
          <w:t>2.</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Background</w:t>
        </w:r>
        <w:r w:rsidR="00387765">
          <w:rPr>
            <w:noProof/>
            <w:webHidden/>
          </w:rPr>
          <w:tab/>
        </w:r>
        <w:r w:rsidR="00387765">
          <w:rPr>
            <w:noProof/>
            <w:webHidden/>
          </w:rPr>
          <w:fldChar w:fldCharType="begin"/>
        </w:r>
        <w:r w:rsidR="00387765">
          <w:rPr>
            <w:noProof/>
            <w:webHidden/>
          </w:rPr>
          <w:instrText xml:space="preserve"> PAGEREF _Toc177726507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6DA651B8" w14:textId="5064C407"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8" w:history="1">
        <w:r w:rsidR="00387765" w:rsidRPr="00524F8D">
          <w:rPr>
            <w:rStyle w:val="Hyperlink"/>
          </w:rPr>
          <w:t>2.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What is Federated Learning</w:t>
        </w:r>
        <w:r w:rsidR="00387765">
          <w:rPr>
            <w:noProof/>
            <w:webHidden/>
          </w:rPr>
          <w:tab/>
        </w:r>
        <w:r w:rsidR="00387765">
          <w:rPr>
            <w:noProof/>
            <w:webHidden/>
          </w:rPr>
          <w:fldChar w:fldCharType="begin"/>
        </w:r>
        <w:r w:rsidR="00387765">
          <w:rPr>
            <w:noProof/>
            <w:webHidden/>
          </w:rPr>
          <w:instrText xml:space="preserve"> PAGEREF _Toc177726508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209A01D9" w14:textId="10B1192B"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9" w:history="1">
        <w:r w:rsidR="00387765" w:rsidRPr="00524F8D">
          <w:rPr>
            <w:rStyle w:val="Hyperlink"/>
          </w:rPr>
          <w:t>2.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Classification Based on Client Nature</w:t>
        </w:r>
        <w:r w:rsidR="00387765">
          <w:rPr>
            <w:noProof/>
            <w:webHidden/>
          </w:rPr>
          <w:tab/>
        </w:r>
        <w:r w:rsidR="00387765">
          <w:rPr>
            <w:noProof/>
            <w:webHidden/>
          </w:rPr>
          <w:fldChar w:fldCharType="begin"/>
        </w:r>
        <w:r w:rsidR="00387765">
          <w:rPr>
            <w:noProof/>
            <w:webHidden/>
          </w:rPr>
          <w:instrText xml:space="preserve"> PAGEREF _Toc177726509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4F459B00" w14:textId="5682EB3E"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0" w:history="1">
        <w:r w:rsidR="00387765" w:rsidRPr="00524F8D">
          <w:rPr>
            <w:rStyle w:val="Hyperlink"/>
          </w:rPr>
          <w:t>2.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Cross-device</w:t>
        </w:r>
        <w:r w:rsidR="00387765">
          <w:rPr>
            <w:noProof/>
            <w:webHidden/>
          </w:rPr>
          <w:tab/>
        </w:r>
        <w:r w:rsidR="00387765">
          <w:rPr>
            <w:noProof/>
            <w:webHidden/>
          </w:rPr>
          <w:fldChar w:fldCharType="begin"/>
        </w:r>
        <w:r w:rsidR="00387765">
          <w:rPr>
            <w:noProof/>
            <w:webHidden/>
          </w:rPr>
          <w:instrText xml:space="preserve"> PAGEREF _Toc177726510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3C583F8B" w14:textId="394ABF1F"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1" w:history="1">
        <w:r w:rsidR="00387765" w:rsidRPr="00524F8D">
          <w:rPr>
            <w:rStyle w:val="Hyperlink"/>
          </w:rPr>
          <w:t>2.2.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Cross-silo</w:t>
        </w:r>
        <w:r w:rsidR="00387765">
          <w:rPr>
            <w:noProof/>
            <w:webHidden/>
          </w:rPr>
          <w:tab/>
        </w:r>
        <w:r w:rsidR="00387765">
          <w:rPr>
            <w:noProof/>
            <w:webHidden/>
          </w:rPr>
          <w:fldChar w:fldCharType="begin"/>
        </w:r>
        <w:r w:rsidR="00387765">
          <w:rPr>
            <w:noProof/>
            <w:webHidden/>
          </w:rPr>
          <w:instrText xml:space="preserve"> PAGEREF _Toc177726511 \h </w:instrText>
        </w:r>
        <w:r w:rsidR="00387765">
          <w:rPr>
            <w:noProof/>
            <w:webHidden/>
          </w:rPr>
        </w:r>
        <w:r w:rsidR="00387765">
          <w:rPr>
            <w:noProof/>
            <w:webHidden/>
          </w:rPr>
          <w:fldChar w:fldCharType="separate"/>
        </w:r>
        <w:r w:rsidR="00387765">
          <w:rPr>
            <w:noProof/>
            <w:webHidden/>
          </w:rPr>
          <w:t>5</w:t>
        </w:r>
        <w:r w:rsidR="00387765">
          <w:rPr>
            <w:noProof/>
            <w:webHidden/>
          </w:rPr>
          <w:fldChar w:fldCharType="end"/>
        </w:r>
      </w:hyperlink>
    </w:p>
    <w:p w14:paraId="208A8A98" w14:textId="426941C7"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2" w:history="1">
        <w:r w:rsidR="00387765" w:rsidRPr="00524F8D">
          <w:rPr>
            <w:rStyle w:val="Hyperlink"/>
          </w:rPr>
          <w:t>2.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ategorization of Federated Learning</w:t>
        </w:r>
        <w:r w:rsidR="00387765">
          <w:rPr>
            <w:noProof/>
            <w:webHidden/>
          </w:rPr>
          <w:tab/>
        </w:r>
        <w:r w:rsidR="00387765">
          <w:rPr>
            <w:noProof/>
            <w:webHidden/>
          </w:rPr>
          <w:fldChar w:fldCharType="begin"/>
        </w:r>
        <w:r w:rsidR="00387765">
          <w:rPr>
            <w:noProof/>
            <w:webHidden/>
          </w:rPr>
          <w:instrText xml:space="preserve"> PAGEREF _Toc177726512 \h </w:instrText>
        </w:r>
        <w:r w:rsidR="00387765">
          <w:rPr>
            <w:noProof/>
            <w:webHidden/>
          </w:rPr>
        </w:r>
        <w:r w:rsidR="00387765">
          <w:rPr>
            <w:noProof/>
            <w:webHidden/>
          </w:rPr>
          <w:fldChar w:fldCharType="separate"/>
        </w:r>
        <w:r w:rsidR="00387765">
          <w:rPr>
            <w:noProof/>
            <w:webHidden/>
          </w:rPr>
          <w:t>6</w:t>
        </w:r>
        <w:r w:rsidR="00387765">
          <w:rPr>
            <w:noProof/>
            <w:webHidden/>
          </w:rPr>
          <w:fldChar w:fldCharType="end"/>
        </w:r>
      </w:hyperlink>
    </w:p>
    <w:p w14:paraId="7DF3AD8D" w14:textId="6CCF1BEF"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3" w:history="1">
        <w:r w:rsidR="00387765" w:rsidRPr="00524F8D">
          <w:rPr>
            <w:rStyle w:val="Hyperlink"/>
          </w:rPr>
          <w:t>2.3.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Horizontal Federated Learning</w:t>
        </w:r>
        <w:r w:rsidR="00387765">
          <w:rPr>
            <w:noProof/>
            <w:webHidden/>
          </w:rPr>
          <w:tab/>
        </w:r>
        <w:r w:rsidR="00387765">
          <w:rPr>
            <w:noProof/>
            <w:webHidden/>
          </w:rPr>
          <w:fldChar w:fldCharType="begin"/>
        </w:r>
        <w:r w:rsidR="00387765">
          <w:rPr>
            <w:noProof/>
            <w:webHidden/>
          </w:rPr>
          <w:instrText xml:space="preserve"> PAGEREF _Toc177726513 \h </w:instrText>
        </w:r>
        <w:r w:rsidR="00387765">
          <w:rPr>
            <w:noProof/>
            <w:webHidden/>
          </w:rPr>
        </w:r>
        <w:r w:rsidR="00387765">
          <w:rPr>
            <w:noProof/>
            <w:webHidden/>
          </w:rPr>
          <w:fldChar w:fldCharType="separate"/>
        </w:r>
        <w:r w:rsidR="00387765">
          <w:rPr>
            <w:noProof/>
            <w:webHidden/>
          </w:rPr>
          <w:t>6</w:t>
        </w:r>
        <w:r w:rsidR="00387765">
          <w:rPr>
            <w:noProof/>
            <w:webHidden/>
          </w:rPr>
          <w:fldChar w:fldCharType="end"/>
        </w:r>
      </w:hyperlink>
    </w:p>
    <w:p w14:paraId="0855ED3E" w14:textId="24CCFF30"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4" w:history="1">
        <w:r w:rsidR="00387765" w:rsidRPr="00524F8D">
          <w:rPr>
            <w:rStyle w:val="Hyperlink"/>
          </w:rPr>
          <w:t>2.3.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Vertical Federated Learning</w:t>
        </w:r>
        <w:r w:rsidR="00387765">
          <w:rPr>
            <w:noProof/>
            <w:webHidden/>
          </w:rPr>
          <w:tab/>
        </w:r>
        <w:r w:rsidR="00387765">
          <w:rPr>
            <w:noProof/>
            <w:webHidden/>
          </w:rPr>
          <w:fldChar w:fldCharType="begin"/>
        </w:r>
        <w:r w:rsidR="00387765">
          <w:rPr>
            <w:noProof/>
            <w:webHidden/>
          </w:rPr>
          <w:instrText xml:space="preserve"> PAGEREF _Toc177726514 \h </w:instrText>
        </w:r>
        <w:r w:rsidR="00387765">
          <w:rPr>
            <w:noProof/>
            <w:webHidden/>
          </w:rPr>
        </w:r>
        <w:r w:rsidR="00387765">
          <w:rPr>
            <w:noProof/>
            <w:webHidden/>
          </w:rPr>
          <w:fldChar w:fldCharType="separate"/>
        </w:r>
        <w:r w:rsidR="00387765">
          <w:rPr>
            <w:noProof/>
            <w:webHidden/>
          </w:rPr>
          <w:t>6</w:t>
        </w:r>
        <w:r w:rsidR="00387765">
          <w:rPr>
            <w:noProof/>
            <w:webHidden/>
          </w:rPr>
          <w:fldChar w:fldCharType="end"/>
        </w:r>
      </w:hyperlink>
    </w:p>
    <w:p w14:paraId="637B101B" w14:textId="5DBC31B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5" w:history="1">
        <w:r w:rsidR="00387765" w:rsidRPr="00524F8D">
          <w:rPr>
            <w:rStyle w:val="Hyperlink"/>
          </w:rPr>
          <w:t>2.3.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erated Transfer Learning</w:t>
        </w:r>
        <w:r w:rsidR="00387765">
          <w:rPr>
            <w:noProof/>
            <w:webHidden/>
          </w:rPr>
          <w:tab/>
        </w:r>
        <w:r w:rsidR="00387765">
          <w:rPr>
            <w:noProof/>
            <w:webHidden/>
          </w:rPr>
          <w:fldChar w:fldCharType="begin"/>
        </w:r>
        <w:r w:rsidR="00387765">
          <w:rPr>
            <w:noProof/>
            <w:webHidden/>
          </w:rPr>
          <w:instrText xml:space="preserve"> PAGEREF _Toc177726515 \h </w:instrText>
        </w:r>
        <w:r w:rsidR="00387765">
          <w:rPr>
            <w:noProof/>
            <w:webHidden/>
          </w:rPr>
        </w:r>
        <w:r w:rsidR="00387765">
          <w:rPr>
            <w:noProof/>
            <w:webHidden/>
          </w:rPr>
          <w:fldChar w:fldCharType="separate"/>
        </w:r>
        <w:r w:rsidR="00387765">
          <w:rPr>
            <w:noProof/>
            <w:webHidden/>
          </w:rPr>
          <w:t>7</w:t>
        </w:r>
        <w:r w:rsidR="00387765">
          <w:rPr>
            <w:noProof/>
            <w:webHidden/>
          </w:rPr>
          <w:fldChar w:fldCharType="end"/>
        </w:r>
      </w:hyperlink>
    </w:p>
    <w:p w14:paraId="0325B893" w14:textId="0D1A19A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6" w:history="1">
        <w:r w:rsidR="00387765" w:rsidRPr="00524F8D">
          <w:rPr>
            <w:rStyle w:val="Hyperlink"/>
          </w:rPr>
          <w:t>2.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vs Distributed Machine Learning</w:t>
        </w:r>
        <w:r w:rsidR="00387765">
          <w:rPr>
            <w:noProof/>
            <w:webHidden/>
          </w:rPr>
          <w:tab/>
        </w:r>
        <w:r w:rsidR="00387765">
          <w:rPr>
            <w:noProof/>
            <w:webHidden/>
          </w:rPr>
          <w:fldChar w:fldCharType="begin"/>
        </w:r>
        <w:r w:rsidR="00387765">
          <w:rPr>
            <w:noProof/>
            <w:webHidden/>
          </w:rPr>
          <w:instrText xml:space="preserve"> PAGEREF _Toc177726516 \h </w:instrText>
        </w:r>
        <w:r w:rsidR="00387765">
          <w:rPr>
            <w:noProof/>
            <w:webHidden/>
          </w:rPr>
        </w:r>
        <w:r w:rsidR="00387765">
          <w:rPr>
            <w:noProof/>
            <w:webHidden/>
          </w:rPr>
          <w:fldChar w:fldCharType="separate"/>
        </w:r>
        <w:r w:rsidR="00387765">
          <w:rPr>
            <w:noProof/>
            <w:webHidden/>
          </w:rPr>
          <w:t>7</w:t>
        </w:r>
        <w:r w:rsidR="00387765">
          <w:rPr>
            <w:noProof/>
            <w:webHidden/>
          </w:rPr>
          <w:fldChar w:fldCharType="end"/>
        </w:r>
      </w:hyperlink>
    </w:p>
    <w:p w14:paraId="59268DEE" w14:textId="3D7EDA0A"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17" w:history="1">
        <w:r w:rsidR="00387765" w:rsidRPr="00524F8D">
          <w:rPr>
            <w:rStyle w:val="Hyperlink"/>
          </w:rPr>
          <w:t>3.</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Literature Review</w:t>
        </w:r>
        <w:r w:rsidR="00387765">
          <w:rPr>
            <w:noProof/>
            <w:webHidden/>
          </w:rPr>
          <w:tab/>
        </w:r>
        <w:r w:rsidR="00387765">
          <w:rPr>
            <w:noProof/>
            <w:webHidden/>
          </w:rPr>
          <w:fldChar w:fldCharType="begin"/>
        </w:r>
        <w:r w:rsidR="00387765">
          <w:rPr>
            <w:noProof/>
            <w:webHidden/>
          </w:rPr>
          <w:instrText xml:space="preserve"> PAGEREF _Toc177726517 \h </w:instrText>
        </w:r>
        <w:r w:rsidR="00387765">
          <w:rPr>
            <w:noProof/>
            <w:webHidden/>
          </w:rPr>
        </w:r>
        <w:r w:rsidR="00387765">
          <w:rPr>
            <w:noProof/>
            <w:webHidden/>
          </w:rPr>
          <w:fldChar w:fldCharType="separate"/>
        </w:r>
        <w:r w:rsidR="00387765">
          <w:rPr>
            <w:noProof/>
            <w:webHidden/>
          </w:rPr>
          <w:t>8</w:t>
        </w:r>
        <w:r w:rsidR="00387765">
          <w:rPr>
            <w:noProof/>
            <w:webHidden/>
          </w:rPr>
          <w:fldChar w:fldCharType="end"/>
        </w:r>
      </w:hyperlink>
    </w:p>
    <w:p w14:paraId="371FDBF3" w14:textId="44AED722"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8" w:history="1">
        <w:r w:rsidR="00387765" w:rsidRPr="00524F8D">
          <w:rPr>
            <w:rStyle w:val="Hyperlink"/>
          </w:rPr>
          <w:t>3.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Frameworks</w:t>
        </w:r>
        <w:r w:rsidR="00387765">
          <w:rPr>
            <w:noProof/>
            <w:webHidden/>
          </w:rPr>
          <w:tab/>
        </w:r>
        <w:r w:rsidR="00387765">
          <w:rPr>
            <w:noProof/>
            <w:webHidden/>
          </w:rPr>
          <w:fldChar w:fldCharType="begin"/>
        </w:r>
        <w:r w:rsidR="00387765">
          <w:rPr>
            <w:noProof/>
            <w:webHidden/>
          </w:rPr>
          <w:instrText xml:space="preserve"> PAGEREF _Toc177726518 \h </w:instrText>
        </w:r>
        <w:r w:rsidR="00387765">
          <w:rPr>
            <w:noProof/>
            <w:webHidden/>
          </w:rPr>
        </w:r>
        <w:r w:rsidR="00387765">
          <w:rPr>
            <w:noProof/>
            <w:webHidden/>
          </w:rPr>
          <w:fldChar w:fldCharType="separate"/>
        </w:r>
        <w:r w:rsidR="00387765">
          <w:rPr>
            <w:noProof/>
            <w:webHidden/>
          </w:rPr>
          <w:t>8</w:t>
        </w:r>
        <w:r w:rsidR="00387765">
          <w:rPr>
            <w:noProof/>
            <w:webHidden/>
          </w:rPr>
          <w:fldChar w:fldCharType="end"/>
        </w:r>
      </w:hyperlink>
    </w:p>
    <w:p w14:paraId="5C45C6C0" w14:textId="7CD490A3"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9" w:history="1">
        <w:r w:rsidR="00387765" w:rsidRPr="00524F8D">
          <w:rPr>
            <w:rStyle w:val="Hyperlink"/>
          </w:rPr>
          <w:t>3.1.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PySyft, FATE, Flower FedML and TensorFlow Federated</w:t>
        </w:r>
        <w:r w:rsidR="00387765">
          <w:rPr>
            <w:noProof/>
            <w:webHidden/>
          </w:rPr>
          <w:tab/>
        </w:r>
        <w:r w:rsidR="00387765">
          <w:rPr>
            <w:noProof/>
            <w:webHidden/>
          </w:rPr>
          <w:fldChar w:fldCharType="begin"/>
        </w:r>
        <w:r w:rsidR="00387765">
          <w:rPr>
            <w:noProof/>
            <w:webHidden/>
          </w:rPr>
          <w:instrText xml:space="preserve"> PAGEREF _Toc177726519 \h </w:instrText>
        </w:r>
        <w:r w:rsidR="00387765">
          <w:rPr>
            <w:noProof/>
            <w:webHidden/>
          </w:rPr>
        </w:r>
        <w:r w:rsidR="00387765">
          <w:rPr>
            <w:noProof/>
            <w:webHidden/>
          </w:rPr>
          <w:fldChar w:fldCharType="separate"/>
        </w:r>
        <w:r w:rsidR="00387765">
          <w:rPr>
            <w:noProof/>
            <w:webHidden/>
          </w:rPr>
          <w:t>9</w:t>
        </w:r>
        <w:r w:rsidR="00387765">
          <w:rPr>
            <w:noProof/>
            <w:webHidden/>
          </w:rPr>
          <w:fldChar w:fldCharType="end"/>
        </w:r>
      </w:hyperlink>
    </w:p>
    <w:p w14:paraId="7BE6ACE8" w14:textId="3AD73358"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0" w:history="1">
        <w:r w:rsidR="00387765" w:rsidRPr="00524F8D">
          <w:rPr>
            <w:rStyle w:val="Hyperlink"/>
          </w:rPr>
          <w:t>3.1.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OpenFL, NVIDIA, PaddleFL, Substra and FLGo</w:t>
        </w:r>
        <w:r w:rsidR="00387765">
          <w:rPr>
            <w:noProof/>
            <w:webHidden/>
          </w:rPr>
          <w:tab/>
        </w:r>
        <w:r w:rsidR="00387765">
          <w:rPr>
            <w:noProof/>
            <w:webHidden/>
          </w:rPr>
          <w:fldChar w:fldCharType="begin"/>
        </w:r>
        <w:r w:rsidR="00387765">
          <w:rPr>
            <w:noProof/>
            <w:webHidden/>
          </w:rPr>
          <w:instrText xml:space="preserve"> PAGEREF _Toc177726520 \h </w:instrText>
        </w:r>
        <w:r w:rsidR="00387765">
          <w:rPr>
            <w:noProof/>
            <w:webHidden/>
          </w:rPr>
        </w:r>
        <w:r w:rsidR="00387765">
          <w:rPr>
            <w:noProof/>
            <w:webHidden/>
          </w:rPr>
          <w:fldChar w:fldCharType="separate"/>
        </w:r>
        <w:r w:rsidR="00387765">
          <w:rPr>
            <w:noProof/>
            <w:webHidden/>
          </w:rPr>
          <w:t>11</w:t>
        </w:r>
        <w:r w:rsidR="00387765">
          <w:rPr>
            <w:noProof/>
            <w:webHidden/>
          </w:rPr>
          <w:fldChar w:fldCharType="end"/>
        </w:r>
      </w:hyperlink>
    </w:p>
    <w:p w14:paraId="5B843578" w14:textId="5EEB3D9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1" w:history="1">
        <w:r w:rsidR="00387765" w:rsidRPr="00524F8D">
          <w:rPr>
            <w:rStyle w:val="Hyperlink"/>
          </w:rPr>
          <w:t>3.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Algorithms</w:t>
        </w:r>
        <w:r w:rsidR="00387765">
          <w:rPr>
            <w:noProof/>
            <w:webHidden/>
          </w:rPr>
          <w:tab/>
        </w:r>
        <w:r w:rsidR="00387765">
          <w:rPr>
            <w:noProof/>
            <w:webHidden/>
          </w:rPr>
          <w:fldChar w:fldCharType="begin"/>
        </w:r>
        <w:r w:rsidR="00387765">
          <w:rPr>
            <w:noProof/>
            <w:webHidden/>
          </w:rPr>
          <w:instrText xml:space="preserve"> PAGEREF _Toc177726521 \h </w:instrText>
        </w:r>
        <w:r w:rsidR="00387765">
          <w:rPr>
            <w:noProof/>
            <w:webHidden/>
          </w:rPr>
        </w:r>
        <w:r w:rsidR="00387765">
          <w:rPr>
            <w:noProof/>
            <w:webHidden/>
          </w:rPr>
          <w:fldChar w:fldCharType="separate"/>
        </w:r>
        <w:r w:rsidR="00387765">
          <w:rPr>
            <w:noProof/>
            <w:webHidden/>
          </w:rPr>
          <w:t>14</w:t>
        </w:r>
        <w:r w:rsidR="00387765">
          <w:rPr>
            <w:noProof/>
            <w:webHidden/>
          </w:rPr>
          <w:fldChar w:fldCharType="end"/>
        </w:r>
      </w:hyperlink>
    </w:p>
    <w:p w14:paraId="7A0419BA" w14:textId="414B51CB"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2" w:history="1">
        <w:r w:rsidR="00387765" w:rsidRPr="00524F8D">
          <w:rPr>
            <w:rStyle w:val="Hyperlink"/>
          </w:rPr>
          <w:t>3.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Avg</w:t>
        </w:r>
        <w:r w:rsidR="00387765">
          <w:rPr>
            <w:noProof/>
            <w:webHidden/>
          </w:rPr>
          <w:tab/>
        </w:r>
        <w:r w:rsidR="00387765">
          <w:rPr>
            <w:noProof/>
            <w:webHidden/>
          </w:rPr>
          <w:fldChar w:fldCharType="begin"/>
        </w:r>
        <w:r w:rsidR="00387765">
          <w:rPr>
            <w:noProof/>
            <w:webHidden/>
          </w:rPr>
          <w:instrText xml:space="preserve"> PAGEREF _Toc177726522 \h </w:instrText>
        </w:r>
        <w:r w:rsidR="00387765">
          <w:rPr>
            <w:noProof/>
            <w:webHidden/>
          </w:rPr>
        </w:r>
        <w:r w:rsidR="00387765">
          <w:rPr>
            <w:noProof/>
            <w:webHidden/>
          </w:rPr>
          <w:fldChar w:fldCharType="separate"/>
        </w:r>
        <w:r w:rsidR="00387765">
          <w:rPr>
            <w:noProof/>
            <w:webHidden/>
          </w:rPr>
          <w:t>14</w:t>
        </w:r>
        <w:r w:rsidR="00387765">
          <w:rPr>
            <w:noProof/>
            <w:webHidden/>
          </w:rPr>
          <w:fldChar w:fldCharType="end"/>
        </w:r>
      </w:hyperlink>
    </w:p>
    <w:p w14:paraId="0A5BEC4F" w14:textId="2B8B8BF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3" w:history="1">
        <w:r w:rsidR="00387765" w:rsidRPr="00524F8D">
          <w:rPr>
            <w:rStyle w:val="Hyperlink"/>
          </w:rPr>
          <w:t>3.2.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Prox</w:t>
        </w:r>
        <w:r w:rsidR="00387765">
          <w:rPr>
            <w:noProof/>
            <w:webHidden/>
          </w:rPr>
          <w:tab/>
        </w:r>
        <w:r w:rsidR="00387765">
          <w:rPr>
            <w:noProof/>
            <w:webHidden/>
          </w:rPr>
          <w:fldChar w:fldCharType="begin"/>
        </w:r>
        <w:r w:rsidR="00387765">
          <w:rPr>
            <w:noProof/>
            <w:webHidden/>
          </w:rPr>
          <w:instrText xml:space="preserve"> PAGEREF _Toc177726523 \h </w:instrText>
        </w:r>
        <w:r w:rsidR="00387765">
          <w:rPr>
            <w:noProof/>
            <w:webHidden/>
          </w:rPr>
        </w:r>
        <w:r w:rsidR="00387765">
          <w:rPr>
            <w:noProof/>
            <w:webHidden/>
          </w:rPr>
          <w:fldChar w:fldCharType="separate"/>
        </w:r>
        <w:r w:rsidR="00387765">
          <w:rPr>
            <w:noProof/>
            <w:webHidden/>
          </w:rPr>
          <w:t>15</w:t>
        </w:r>
        <w:r w:rsidR="00387765">
          <w:rPr>
            <w:noProof/>
            <w:webHidden/>
          </w:rPr>
          <w:fldChar w:fldCharType="end"/>
        </w:r>
      </w:hyperlink>
    </w:p>
    <w:p w14:paraId="0385505F" w14:textId="0F11CD3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4" w:history="1">
        <w:r w:rsidR="00387765" w:rsidRPr="00524F8D">
          <w:rPr>
            <w:rStyle w:val="Hyperlink"/>
          </w:rPr>
          <w:t>3.2.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MA</w:t>
        </w:r>
        <w:r w:rsidR="00387765">
          <w:rPr>
            <w:noProof/>
            <w:webHidden/>
          </w:rPr>
          <w:tab/>
        </w:r>
        <w:r w:rsidR="00387765">
          <w:rPr>
            <w:noProof/>
            <w:webHidden/>
          </w:rPr>
          <w:fldChar w:fldCharType="begin"/>
        </w:r>
        <w:r w:rsidR="00387765">
          <w:rPr>
            <w:noProof/>
            <w:webHidden/>
          </w:rPr>
          <w:instrText xml:space="preserve"> PAGEREF _Toc177726524 \h </w:instrText>
        </w:r>
        <w:r w:rsidR="00387765">
          <w:rPr>
            <w:noProof/>
            <w:webHidden/>
          </w:rPr>
        </w:r>
        <w:r w:rsidR="00387765">
          <w:rPr>
            <w:noProof/>
            <w:webHidden/>
          </w:rPr>
          <w:fldChar w:fldCharType="separate"/>
        </w:r>
        <w:r w:rsidR="00387765">
          <w:rPr>
            <w:noProof/>
            <w:webHidden/>
          </w:rPr>
          <w:t>16</w:t>
        </w:r>
        <w:r w:rsidR="00387765">
          <w:rPr>
            <w:noProof/>
            <w:webHidden/>
          </w:rPr>
          <w:fldChar w:fldCharType="end"/>
        </w:r>
      </w:hyperlink>
    </w:p>
    <w:p w14:paraId="2C68EC6F" w14:textId="44CFC86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5" w:history="1">
        <w:r w:rsidR="00387765" w:rsidRPr="00524F8D">
          <w:rPr>
            <w:rStyle w:val="Hyperlink"/>
          </w:rPr>
          <w:t>3.2.4.</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SecureBoost</w:t>
        </w:r>
        <w:r w:rsidR="00387765">
          <w:rPr>
            <w:noProof/>
            <w:webHidden/>
          </w:rPr>
          <w:tab/>
        </w:r>
        <w:r w:rsidR="00387765">
          <w:rPr>
            <w:noProof/>
            <w:webHidden/>
          </w:rPr>
          <w:fldChar w:fldCharType="begin"/>
        </w:r>
        <w:r w:rsidR="00387765">
          <w:rPr>
            <w:noProof/>
            <w:webHidden/>
          </w:rPr>
          <w:instrText xml:space="preserve"> PAGEREF _Toc177726525 \h </w:instrText>
        </w:r>
        <w:r w:rsidR="00387765">
          <w:rPr>
            <w:noProof/>
            <w:webHidden/>
          </w:rPr>
        </w:r>
        <w:r w:rsidR="00387765">
          <w:rPr>
            <w:noProof/>
            <w:webHidden/>
          </w:rPr>
          <w:fldChar w:fldCharType="separate"/>
        </w:r>
        <w:r w:rsidR="00387765">
          <w:rPr>
            <w:noProof/>
            <w:webHidden/>
          </w:rPr>
          <w:t>17</w:t>
        </w:r>
        <w:r w:rsidR="00387765">
          <w:rPr>
            <w:noProof/>
            <w:webHidden/>
          </w:rPr>
          <w:fldChar w:fldCharType="end"/>
        </w:r>
      </w:hyperlink>
    </w:p>
    <w:p w14:paraId="50432056" w14:textId="4C0411AB"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6" w:history="1">
        <w:r w:rsidR="00387765" w:rsidRPr="00524F8D">
          <w:rPr>
            <w:rStyle w:val="Hyperlink"/>
          </w:rPr>
          <w:t>3.2.5.</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Summary</w:t>
        </w:r>
        <w:r w:rsidR="00387765">
          <w:rPr>
            <w:noProof/>
            <w:webHidden/>
          </w:rPr>
          <w:tab/>
        </w:r>
        <w:r w:rsidR="00387765">
          <w:rPr>
            <w:noProof/>
            <w:webHidden/>
          </w:rPr>
          <w:fldChar w:fldCharType="begin"/>
        </w:r>
        <w:r w:rsidR="00387765">
          <w:rPr>
            <w:noProof/>
            <w:webHidden/>
          </w:rPr>
          <w:instrText xml:space="preserve"> PAGEREF _Toc177726526 \h </w:instrText>
        </w:r>
        <w:r w:rsidR="00387765">
          <w:rPr>
            <w:noProof/>
            <w:webHidden/>
          </w:rPr>
        </w:r>
        <w:r w:rsidR="00387765">
          <w:rPr>
            <w:noProof/>
            <w:webHidden/>
          </w:rPr>
          <w:fldChar w:fldCharType="separate"/>
        </w:r>
        <w:r w:rsidR="00387765">
          <w:rPr>
            <w:noProof/>
            <w:webHidden/>
          </w:rPr>
          <w:t>18</w:t>
        </w:r>
        <w:r w:rsidR="00387765">
          <w:rPr>
            <w:noProof/>
            <w:webHidden/>
          </w:rPr>
          <w:fldChar w:fldCharType="end"/>
        </w:r>
      </w:hyperlink>
    </w:p>
    <w:p w14:paraId="3A3C5E0E" w14:textId="7C349251"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7" w:history="1">
        <w:r w:rsidR="00387765" w:rsidRPr="00524F8D">
          <w:rPr>
            <w:rStyle w:val="Hyperlink"/>
          </w:rPr>
          <w:t>3.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al World Federated Learning Settings</w:t>
        </w:r>
        <w:r w:rsidR="00387765">
          <w:rPr>
            <w:noProof/>
            <w:webHidden/>
          </w:rPr>
          <w:tab/>
        </w:r>
        <w:r w:rsidR="00387765">
          <w:rPr>
            <w:noProof/>
            <w:webHidden/>
          </w:rPr>
          <w:fldChar w:fldCharType="begin"/>
        </w:r>
        <w:r w:rsidR="00387765">
          <w:rPr>
            <w:noProof/>
            <w:webHidden/>
          </w:rPr>
          <w:instrText xml:space="preserve"> PAGEREF _Toc177726527 \h </w:instrText>
        </w:r>
        <w:r w:rsidR="00387765">
          <w:rPr>
            <w:noProof/>
            <w:webHidden/>
          </w:rPr>
        </w:r>
        <w:r w:rsidR="00387765">
          <w:rPr>
            <w:noProof/>
            <w:webHidden/>
          </w:rPr>
          <w:fldChar w:fldCharType="separate"/>
        </w:r>
        <w:r w:rsidR="00387765">
          <w:rPr>
            <w:noProof/>
            <w:webHidden/>
          </w:rPr>
          <w:t>19</w:t>
        </w:r>
        <w:r w:rsidR="00387765">
          <w:rPr>
            <w:noProof/>
            <w:webHidden/>
          </w:rPr>
          <w:fldChar w:fldCharType="end"/>
        </w:r>
      </w:hyperlink>
    </w:p>
    <w:p w14:paraId="38F11E9F" w14:textId="3B949195"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8" w:history="1">
        <w:r w:rsidR="00387765" w:rsidRPr="00524F8D">
          <w:rPr>
            <w:rStyle w:val="Hyperlink"/>
          </w:rPr>
          <w:t>3.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Datasets</w:t>
        </w:r>
        <w:r w:rsidR="00387765">
          <w:rPr>
            <w:noProof/>
            <w:webHidden/>
          </w:rPr>
          <w:tab/>
        </w:r>
        <w:r w:rsidR="00387765">
          <w:rPr>
            <w:noProof/>
            <w:webHidden/>
          </w:rPr>
          <w:fldChar w:fldCharType="begin"/>
        </w:r>
        <w:r w:rsidR="00387765">
          <w:rPr>
            <w:noProof/>
            <w:webHidden/>
          </w:rPr>
          <w:instrText xml:space="preserve"> PAGEREF _Toc177726528 \h </w:instrText>
        </w:r>
        <w:r w:rsidR="00387765">
          <w:rPr>
            <w:noProof/>
            <w:webHidden/>
          </w:rPr>
        </w:r>
        <w:r w:rsidR="00387765">
          <w:rPr>
            <w:noProof/>
            <w:webHidden/>
          </w:rPr>
          <w:fldChar w:fldCharType="separate"/>
        </w:r>
        <w:r w:rsidR="00387765">
          <w:rPr>
            <w:noProof/>
            <w:webHidden/>
          </w:rPr>
          <w:t>21</w:t>
        </w:r>
        <w:r w:rsidR="00387765">
          <w:rPr>
            <w:noProof/>
            <w:webHidden/>
          </w:rPr>
          <w:fldChar w:fldCharType="end"/>
        </w:r>
      </w:hyperlink>
    </w:p>
    <w:p w14:paraId="153083F2" w14:textId="0F4E268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9" w:history="1">
        <w:r w:rsidR="00387765" w:rsidRPr="00524F8D">
          <w:rPr>
            <w:rStyle w:val="Hyperlink"/>
          </w:rPr>
          <w:t>3.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Server Implementation</w:t>
        </w:r>
        <w:r w:rsidR="00387765">
          <w:rPr>
            <w:noProof/>
            <w:webHidden/>
          </w:rPr>
          <w:tab/>
        </w:r>
        <w:r w:rsidR="00387765">
          <w:rPr>
            <w:noProof/>
            <w:webHidden/>
          </w:rPr>
          <w:fldChar w:fldCharType="begin"/>
        </w:r>
        <w:r w:rsidR="00387765">
          <w:rPr>
            <w:noProof/>
            <w:webHidden/>
          </w:rPr>
          <w:instrText xml:space="preserve"> PAGEREF _Toc177726529 \h </w:instrText>
        </w:r>
        <w:r w:rsidR="00387765">
          <w:rPr>
            <w:noProof/>
            <w:webHidden/>
          </w:rPr>
        </w:r>
        <w:r w:rsidR="00387765">
          <w:rPr>
            <w:noProof/>
            <w:webHidden/>
          </w:rPr>
          <w:fldChar w:fldCharType="separate"/>
        </w:r>
        <w:r w:rsidR="00387765">
          <w:rPr>
            <w:noProof/>
            <w:webHidden/>
          </w:rPr>
          <w:t>23</w:t>
        </w:r>
        <w:r w:rsidR="00387765">
          <w:rPr>
            <w:noProof/>
            <w:webHidden/>
          </w:rPr>
          <w:fldChar w:fldCharType="end"/>
        </w:r>
      </w:hyperlink>
    </w:p>
    <w:p w14:paraId="014287A7" w14:textId="50C11DFA"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0" w:history="1">
        <w:r w:rsidR="00387765" w:rsidRPr="00524F8D">
          <w:rPr>
            <w:rStyle w:val="Hyperlink"/>
          </w:rPr>
          <w:t>3.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onclusion</w:t>
        </w:r>
        <w:r w:rsidR="00387765">
          <w:rPr>
            <w:noProof/>
            <w:webHidden/>
          </w:rPr>
          <w:tab/>
        </w:r>
        <w:r w:rsidR="00387765">
          <w:rPr>
            <w:noProof/>
            <w:webHidden/>
          </w:rPr>
          <w:fldChar w:fldCharType="begin"/>
        </w:r>
        <w:r w:rsidR="00387765">
          <w:rPr>
            <w:noProof/>
            <w:webHidden/>
          </w:rPr>
          <w:instrText xml:space="preserve"> PAGEREF _Toc177726530 \h </w:instrText>
        </w:r>
        <w:r w:rsidR="00387765">
          <w:rPr>
            <w:noProof/>
            <w:webHidden/>
          </w:rPr>
        </w:r>
        <w:r w:rsidR="00387765">
          <w:rPr>
            <w:noProof/>
            <w:webHidden/>
          </w:rPr>
          <w:fldChar w:fldCharType="separate"/>
        </w:r>
        <w:r w:rsidR="00387765">
          <w:rPr>
            <w:noProof/>
            <w:webHidden/>
          </w:rPr>
          <w:t>25</w:t>
        </w:r>
        <w:r w:rsidR="00387765">
          <w:rPr>
            <w:noProof/>
            <w:webHidden/>
          </w:rPr>
          <w:fldChar w:fldCharType="end"/>
        </w:r>
      </w:hyperlink>
    </w:p>
    <w:p w14:paraId="705AAFA3" w14:textId="0084B085"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31" w:history="1">
        <w:r w:rsidR="00387765" w:rsidRPr="00524F8D">
          <w:rPr>
            <w:rStyle w:val="Hyperlink"/>
          </w:rPr>
          <w:t>4.</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Research and Ethics</w:t>
        </w:r>
        <w:r w:rsidR="00387765">
          <w:rPr>
            <w:noProof/>
            <w:webHidden/>
          </w:rPr>
          <w:tab/>
        </w:r>
        <w:r w:rsidR="00387765">
          <w:rPr>
            <w:noProof/>
            <w:webHidden/>
          </w:rPr>
          <w:fldChar w:fldCharType="begin"/>
        </w:r>
        <w:r w:rsidR="00387765">
          <w:rPr>
            <w:noProof/>
            <w:webHidden/>
          </w:rPr>
          <w:instrText xml:space="preserve"> PAGEREF _Toc177726531 \h </w:instrText>
        </w:r>
        <w:r w:rsidR="00387765">
          <w:rPr>
            <w:noProof/>
            <w:webHidden/>
          </w:rPr>
        </w:r>
        <w:r w:rsidR="00387765">
          <w:rPr>
            <w:noProof/>
            <w:webHidden/>
          </w:rPr>
          <w:fldChar w:fldCharType="separate"/>
        </w:r>
        <w:r w:rsidR="00387765">
          <w:rPr>
            <w:noProof/>
            <w:webHidden/>
          </w:rPr>
          <w:t>27</w:t>
        </w:r>
        <w:r w:rsidR="00387765">
          <w:rPr>
            <w:noProof/>
            <w:webHidden/>
          </w:rPr>
          <w:fldChar w:fldCharType="end"/>
        </w:r>
      </w:hyperlink>
    </w:p>
    <w:p w14:paraId="6210F33B" w14:textId="66E8D781"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2" w:history="1">
        <w:r w:rsidR="00387765" w:rsidRPr="00524F8D">
          <w:rPr>
            <w:rStyle w:val="Hyperlink"/>
          </w:rPr>
          <w:t>4.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imary Research Methodology</w:t>
        </w:r>
        <w:r w:rsidR="00387765">
          <w:rPr>
            <w:noProof/>
            <w:webHidden/>
          </w:rPr>
          <w:tab/>
        </w:r>
        <w:r w:rsidR="00387765">
          <w:rPr>
            <w:noProof/>
            <w:webHidden/>
          </w:rPr>
          <w:fldChar w:fldCharType="begin"/>
        </w:r>
        <w:r w:rsidR="00387765">
          <w:rPr>
            <w:noProof/>
            <w:webHidden/>
          </w:rPr>
          <w:instrText xml:space="preserve"> PAGEREF _Toc177726532 \h </w:instrText>
        </w:r>
        <w:r w:rsidR="00387765">
          <w:rPr>
            <w:noProof/>
            <w:webHidden/>
          </w:rPr>
        </w:r>
        <w:r w:rsidR="00387765">
          <w:rPr>
            <w:noProof/>
            <w:webHidden/>
          </w:rPr>
          <w:fldChar w:fldCharType="separate"/>
        </w:r>
        <w:r w:rsidR="00387765">
          <w:rPr>
            <w:noProof/>
            <w:webHidden/>
          </w:rPr>
          <w:t>27</w:t>
        </w:r>
        <w:r w:rsidR="00387765">
          <w:rPr>
            <w:noProof/>
            <w:webHidden/>
          </w:rPr>
          <w:fldChar w:fldCharType="end"/>
        </w:r>
      </w:hyperlink>
    </w:p>
    <w:p w14:paraId="3F4FFCEB" w14:textId="098C279E"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3" w:history="1">
        <w:r w:rsidR="00387765" w:rsidRPr="00524F8D">
          <w:rPr>
            <w:rStyle w:val="Hyperlink"/>
          </w:rPr>
          <w:t>4.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Sampling strategy</w:t>
        </w:r>
        <w:r w:rsidR="00387765">
          <w:rPr>
            <w:noProof/>
            <w:webHidden/>
          </w:rPr>
          <w:tab/>
        </w:r>
        <w:r w:rsidR="00387765">
          <w:rPr>
            <w:noProof/>
            <w:webHidden/>
          </w:rPr>
          <w:fldChar w:fldCharType="begin"/>
        </w:r>
        <w:r w:rsidR="00387765">
          <w:rPr>
            <w:noProof/>
            <w:webHidden/>
          </w:rPr>
          <w:instrText xml:space="preserve"> PAGEREF _Toc177726533 \h </w:instrText>
        </w:r>
        <w:r w:rsidR="00387765">
          <w:rPr>
            <w:noProof/>
            <w:webHidden/>
          </w:rPr>
        </w:r>
        <w:r w:rsidR="00387765">
          <w:rPr>
            <w:noProof/>
            <w:webHidden/>
          </w:rPr>
          <w:fldChar w:fldCharType="separate"/>
        </w:r>
        <w:r w:rsidR="00387765">
          <w:rPr>
            <w:noProof/>
            <w:webHidden/>
          </w:rPr>
          <w:t>28</w:t>
        </w:r>
        <w:r w:rsidR="00387765">
          <w:rPr>
            <w:noProof/>
            <w:webHidden/>
          </w:rPr>
          <w:fldChar w:fldCharType="end"/>
        </w:r>
      </w:hyperlink>
    </w:p>
    <w:p w14:paraId="7AA69F14" w14:textId="779014BA"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4" w:history="1">
        <w:r w:rsidR="00387765" w:rsidRPr="00524F8D">
          <w:rPr>
            <w:rStyle w:val="Hyperlink"/>
          </w:rPr>
          <w:t>4.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oject Management Framework</w:t>
        </w:r>
        <w:r w:rsidR="00387765">
          <w:rPr>
            <w:noProof/>
            <w:webHidden/>
          </w:rPr>
          <w:tab/>
        </w:r>
        <w:r w:rsidR="00387765">
          <w:rPr>
            <w:noProof/>
            <w:webHidden/>
          </w:rPr>
          <w:fldChar w:fldCharType="begin"/>
        </w:r>
        <w:r w:rsidR="00387765">
          <w:rPr>
            <w:noProof/>
            <w:webHidden/>
          </w:rPr>
          <w:instrText xml:space="preserve"> PAGEREF _Toc177726534 \h </w:instrText>
        </w:r>
        <w:r w:rsidR="00387765">
          <w:rPr>
            <w:noProof/>
            <w:webHidden/>
          </w:rPr>
        </w:r>
        <w:r w:rsidR="00387765">
          <w:rPr>
            <w:noProof/>
            <w:webHidden/>
          </w:rPr>
          <w:fldChar w:fldCharType="separate"/>
        </w:r>
        <w:r w:rsidR="00387765">
          <w:rPr>
            <w:noProof/>
            <w:webHidden/>
          </w:rPr>
          <w:t>29</w:t>
        </w:r>
        <w:r w:rsidR="00387765">
          <w:rPr>
            <w:noProof/>
            <w:webHidden/>
          </w:rPr>
          <w:fldChar w:fldCharType="end"/>
        </w:r>
      </w:hyperlink>
    </w:p>
    <w:p w14:paraId="6531CF0E" w14:textId="40170525"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5" w:history="1">
        <w:r w:rsidR="00387765" w:rsidRPr="00524F8D">
          <w:rPr>
            <w:rStyle w:val="Hyperlink"/>
          </w:rPr>
          <w:t>4.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oject Delivery</w:t>
        </w:r>
        <w:r w:rsidR="00387765">
          <w:rPr>
            <w:noProof/>
            <w:webHidden/>
          </w:rPr>
          <w:tab/>
        </w:r>
        <w:r w:rsidR="00387765">
          <w:rPr>
            <w:noProof/>
            <w:webHidden/>
          </w:rPr>
          <w:fldChar w:fldCharType="begin"/>
        </w:r>
        <w:r w:rsidR="00387765">
          <w:rPr>
            <w:noProof/>
            <w:webHidden/>
          </w:rPr>
          <w:instrText xml:space="preserve"> PAGEREF _Toc177726535 \h </w:instrText>
        </w:r>
        <w:r w:rsidR="00387765">
          <w:rPr>
            <w:noProof/>
            <w:webHidden/>
          </w:rPr>
        </w:r>
        <w:r w:rsidR="00387765">
          <w:rPr>
            <w:noProof/>
            <w:webHidden/>
          </w:rPr>
          <w:fldChar w:fldCharType="separate"/>
        </w:r>
        <w:r w:rsidR="00387765">
          <w:rPr>
            <w:noProof/>
            <w:webHidden/>
          </w:rPr>
          <w:t>30</w:t>
        </w:r>
        <w:r w:rsidR="00387765">
          <w:rPr>
            <w:noProof/>
            <w:webHidden/>
          </w:rPr>
          <w:fldChar w:fldCharType="end"/>
        </w:r>
      </w:hyperlink>
    </w:p>
    <w:p w14:paraId="42E1319D" w14:textId="4D55E991"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6" w:history="1">
        <w:r w:rsidR="00387765" w:rsidRPr="00524F8D">
          <w:rPr>
            <w:rStyle w:val="Hyperlink"/>
          </w:rPr>
          <w:t>4.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Tools and Equipment</w:t>
        </w:r>
        <w:r w:rsidR="00387765">
          <w:rPr>
            <w:noProof/>
            <w:webHidden/>
          </w:rPr>
          <w:tab/>
        </w:r>
        <w:r w:rsidR="00387765">
          <w:rPr>
            <w:noProof/>
            <w:webHidden/>
          </w:rPr>
          <w:fldChar w:fldCharType="begin"/>
        </w:r>
        <w:r w:rsidR="00387765">
          <w:rPr>
            <w:noProof/>
            <w:webHidden/>
          </w:rPr>
          <w:instrText xml:space="preserve"> PAGEREF _Toc177726536 \h </w:instrText>
        </w:r>
        <w:r w:rsidR="00387765">
          <w:rPr>
            <w:noProof/>
            <w:webHidden/>
          </w:rPr>
        </w:r>
        <w:r w:rsidR="00387765">
          <w:rPr>
            <w:noProof/>
            <w:webHidden/>
          </w:rPr>
          <w:fldChar w:fldCharType="separate"/>
        </w:r>
        <w:r w:rsidR="00387765">
          <w:rPr>
            <w:noProof/>
            <w:webHidden/>
          </w:rPr>
          <w:t>31</w:t>
        </w:r>
        <w:r w:rsidR="00387765">
          <w:rPr>
            <w:noProof/>
            <w:webHidden/>
          </w:rPr>
          <w:fldChar w:fldCharType="end"/>
        </w:r>
      </w:hyperlink>
    </w:p>
    <w:p w14:paraId="54393298" w14:textId="1DBC537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7" w:history="1">
        <w:r w:rsidR="00387765" w:rsidRPr="00524F8D">
          <w:rPr>
            <w:rStyle w:val="Hyperlink"/>
          </w:rPr>
          <w:t>4.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Ethical Aspects</w:t>
        </w:r>
        <w:r w:rsidR="00387765">
          <w:rPr>
            <w:noProof/>
            <w:webHidden/>
          </w:rPr>
          <w:tab/>
        </w:r>
        <w:r w:rsidR="00387765">
          <w:rPr>
            <w:noProof/>
            <w:webHidden/>
          </w:rPr>
          <w:fldChar w:fldCharType="begin"/>
        </w:r>
        <w:r w:rsidR="00387765">
          <w:rPr>
            <w:noProof/>
            <w:webHidden/>
          </w:rPr>
          <w:instrText xml:space="preserve"> PAGEREF _Toc177726537 \h </w:instrText>
        </w:r>
        <w:r w:rsidR="00387765">
          <w:rPr>
            <w:noProof/>
            <w:webHidden/>
          </w:rPr>
        </w:r>
        <w:r w:rsidR="00387765">
          <w:rPr>
            <w:noProof/>
            <w:webHidden/>
          </w:rPr>
          <w:fldChar w:fldCharType="separate"/>
        </w:r>
        <w:r w:rsidR="00387765">
          <w:rPr>
            <w:noProof/>
            <w:webHidden/>
          </w:rPr>
          <w:t>32</w:t>
        </w:r>
        <w:r w:rsidR="00387765">
          <w:rPr>
            <w:noProof/>
            <w:webHidden/>
          </w:rPr>
          <w:fldChar w:fldCharType="end"/>
        </w:r>
      </w:hyperlink>
    </w:p>
    <w:p w14:paraId="3156D3E7" w14:textId="53B4E6CA"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38" w:history="1">
        <w:r w:rsidR="00387765" w:rsidRPr="00524F8D">
          <w:rPr>
            <w:rStyle w:val="Hyperlink"/>
          </w:rPr>
          <w:t>5.</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Evaluating Popular Federated Learning Frameworks</w:t>
        </w:r>
        <w:r w:rsidR="00387765">
          <w:rPr>
            <w:noProof/>
            <w:webHidden/>
          </w:rPr>
          <w:tab/>
        </w:r>
        <w:r w:rsidR="00387765">
          <w:rPr>
            <w:noProof/>
            <w:webHidden/>
          </w:rPr>
          <w:fldChar w:fldCharType="begin"/>
        </w:r>
        <w:r w:rsidR="00387765">
          <w:rPr>
            <w:noProof/>
            <w:webHidden/>
          </w:rPr>
          <w:instrText xml:space="preserve"> PAGEREF _Toc177726538 \h </w:instrText>
        </w:r>
        <w:r w:rsidR="00387765">
          <w:rPr>
            <w:noProof/>
            <w:webHidden/>
          </w:rPr>
        </w:r>
        <w:r w:rsidR="00387765">
          <w:rPr>
            <w:noProof/>
            <w:webHidden/>
          </w:rPr>
          <w:fldChar w:fldCharType="separate"/>
        </w:r>
        <w:r w:rsidR="00387765">
          <w:rPr>
            <w:noProof/>
            <w:webHidden/>
          </w:rPr>
          <w:t>33</w:t>
        </w:r>
        <w:r w:rsidR="00387765">
          <w:rPr>
            <w:noProof/>
            <w:webHidden/>
          </w:rPr>
          <w:fldChar w:fldCharType="end"/>
        </w:r>
      </w:hyperlink>
    </w:p>
    <w:p w14:paraId="6B0C00DC" w14:textId="0C9990F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9" w:history="1">
        <w:r w:rsidR="00387765" w:rsidRPr="00524F8D">
          <w:rPr>
            <w:rStyle w:val="Hyperlink"/>
          </w:rPr>
          <w:t>5.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ySyft</w:t>
        </w:r>
        <w:r w:rsidR="00387765">
          <w:rPr>
            <w:noProof/>
            <w:webHidden/>
          </w:rPr>
          <w:tab/>
        </w:r>
        <w:r w:rsidR="00387765">
          <w:rPr>
            <w:noProof/>
            <w:webHidden/>
          </w:rPr>
          <w:fldChar w:fldCharType="begin"/>
        </w:r>
        <w:r w:rsidR="00387765">
          <w:rPr>
            <w:noProof/>
            <w:webHidden/>
          </w:rPr>
          <w:instrText xml:space="preserve"> PAGEREF _Toc177726539 \h </w:instrText>
        </w:r>
        <w:r w:rsidR="00387765">
          <w:rPr>
            <w:noProof/>
            <w:webHidden/>
          </w:rPr>
        </w:r>
        <w:r w:rsidR="00387765">
          <w:rPr>
            <w:noProof/>
            <w:webHidden/>
          </w:rPr>
          <w:fldChar w:fldCharType="separate"/>
        </w:r>
        <w:r w:rsidR="00387765">
          <w:rPr>
            <w:noProof/>
            <w:webHidden/>
          </w:rPr>
          <w:t>34</w:t>
        </w:r>
        <w:r w:rsidR="00387765">
          <w:rPr>
            <w:noProof/>
            <w:webHidden/>
          </w:rPr>
          <w:fldChar w:fldCharType="end"/>
        </w:r>
      </w:hyperlink>
    </w:p>
    <w:p w14:paraId="4689DDC0" w14:textId="07F5F406"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0" w:history="1">
        <w:r w:rsidR="00387765" w:rsidRPr="00524F8D">
          <w:rPr>
            <w:rStyle w:val="Hyperlink"/>
          </w:rPr>
          <w:t>5.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ATE</w:t>
        </w:r>
        <w:r w:rsidR="00387765">
          <w:rPr>
            <w:noProof/>
            <w:webHidden/>
          </w:rPr>
          <w:tab/>
        </w:r>
        <w:r w:rsidR="00387765">
          <w:rPr>
            <w:noProof/>
            <w:webHidden/>
          </w:rPr>
          <w:fldChar w:fldCharType="begin"/>
        </w:r>
        <w:r w:rsidR="00387765">
          <w:rPr>
            <w:noProof/>
            <w:webHidden/>
          </w:rPr>
          <w:instrText xml:space="preserve"> PAGEREF _Toc177726540 \h </w:instrText>
        </w:r>
        <w:r w:rsidR="00387765">
          <w:rPr>
            <w:noProof/>
            <w:webHidden/>
          </w:rPr>
        </w:r>
        <w:r w:rsidR="00387765">
          <w:rPr>
            <w:noProof/>
            <w:webHidden/>
          </w:rPr>
          <w:fldChar w:fldCharType="separate"/>
        </w:r>
        <w:r w:rsidR="00387765">
          <w:rPr>
            <w:noProof/>
            <w:webHidden/>
          </w:rPr>
          <w:t>35</w:t>
        </w:r>
        <w:r w:rsidR="00387765">
          <w:rPr>
            <w:noProof/>
            <w:webHidden/>
          </w:rPr>
          <w:fldChar w:fldCharType="end"/>
        </w:r>
      </w:hyperlink>
    </w:p>
    <w:p w14:paraId="320CE2E5" w14:textId="1035AF56"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1" w:history="1">
        <w:r w:rsidR="00387765" w:rsidRPr="00524F8D">
          <w:rPr>
            <w:rStyle w:val="Hyperlink"/>
          </w:rPr>
          <w:t>5.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lower</w:t>
        </w:r>
        <w:r w:rsidR="00387765">
          <w:rPr>
            <w:noProof/>
            <w:webHidden/>
          </w:rPr>
          <w:tab/>
        </w:r>
        <w:r w:rsidR="00387765">
          <w:rPr>
            <w:noProof/>
            <w:webHidden/>
          </w:rPr>
          <w:fldChar w:fldCharType="begin"/>
        </w:r>
        <w:r w:rsidR="00387765">
          <w:rPr>
            <w:noProof/>
            <w:webHidden/>
          </w:rPr>
          <w:instrText xml:space="preserve"> PAGEREF _Toc177726541 \h </w:instrText>
        </w:r>
        <w:r w:rsidR="00387765">
          <w:rPr>
            <w:noProof/>
            <w:webHidden/>
          </w:rPr>
        </w:r>
        <w:r w:rsidR="00387765">
          <w:rPr>
            <w:noProof/>
            <w:webHidden/>
          </w:rPr>
          <w:fldChar w:fldCharType="separate"/>
        </w:r>
        <w:r w:rsidR="00387765">
          <w:rPr>
            <w:noProof/>
            <w:webHidden/>
          </w:rPr>
          <w:t>36</w:t>
        </w:r>
        <w:r w:rsidR="00387765">
          <w:rPr>
            <w:noProof/>
            <w:webHidden/>
          </w:rPr>
          <w:fldChar w:fldCharType="end"/>
        </w:r>
      </w:hyperlink>
    </w:p>
    <w:p w14:paraId="3369445B" w14:textId="5E0A4BB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2" w:history="1">
        <w:r w:rsidR="00387765" w:rsidRPr="00524F8D">
          <w:rPr>
            <w:rStyle w:val="Hyperlink"/>
          </w:rPr>
          <w:t>5.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ML</w:t>
        </w:r>
        <w:r w:rsidR="00387765">
          <w:rPr>
            <w:noProof/>
            <w:webHidden/>
          </w:rPr>
          <w:tab/>
        </w:r>
        <w:r w:rsidR="00387765">
          <w:rPr>
            <w:noProof/>
            <w:webHidden/>
          </w:rPr>
          <w:fldChar w:fldCharType="begin"/>
        </w:r>
        <w:r w:rsidR="00387765">
          <w:rPr>
            <w:noProof/>
            <w:webHidden/>
          </w:rPr>
          <w:instrText xml:space="preserve"> PAGEREF _Toc177726542 \h </w:instrText>
        </w:r>
        <w:r w:rsidR="00387765">
          <w:rPr>
            <w:noProof/>
            <w:webHidden/>
          </w:rPr>
        </w:r>
        <w:r w:rsidR="00387765">
          <w:rPr>
            <w:noProof/>
            <w:webHidden/>
          </w:rPr>
          <w:fldChar w:fldCharType="separate"/>
        </w:r>
        <w:r w:rsidR="00387765">
          <w:rPr>
            <w:noProof/>
            <w:webHidden/>
          </w:rPr>
          <w:t>37</w:t>
        </w:r>
        <w:r w:rsidR="00387765">
          <w:rPr>
            <w:noProof/>
            <w:webHidden/>
          </w:rPr>
          <w:fldChar w:fldCharType="end"/>
        </w:r>
      </w:hyperlink>
    </w:p>
    <w:p w14:paraId="687036BD" w14:textId="79A5C93E"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3" w:history="1">
        <w:r w:rsidR="00387765" w:rsidRPr="00524F8D">
          <w:rPr>
            <w:rStyle w:val="Hyperlink"/>
          </w:rPr>
          <w:t>5.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TensorFlow Federated</w:t>
        </w:r>
        <w:r w:rsidR="00387765">
          <w:rPr>
            <w:noProof/>
            <w:webHidden/>
          </w:rPr>
          <w:tab/>
        </w:r>
        <w:r w:rsidR="00387765">
          <w:rPr>
            <w:noProof/>
            <w:webHidden/>
          </w:rPr>
          <w:fldChar w:fldCharType="begin"/>
        </w:r>
        <w:r w:rsidR="00387765">
          <w:rPr>
            <w:noProof/>
            <w:webHidden/>
          </w:rPr>
          <w:instrText xml:space="preserve"> PAGEREF _Toc177726543 \h </w:instrText>
        </w:r>
        <w:r w:rsidR="00387765">
          <w:rPr>
            <w:noProof/>
            <w:webHidden/>
          </w:rPr>
        </w:r>
        <w:r w:rsidR="00387765">
          <w:rPr>
            <w:noProof/>
            <w:webHidden/>
          </w:rPr>
          <w:fldChar w:fldCharType="separate"/>
        </w:r>
        <w:r w:rsidR="00387765">
          <w:rPr>
            <w:noProof/>
            <w:webHidden/>
          </w:rPr>
          <w:t>38</w:t>
        </w:r>
        <w:r w:rsidR="00387765">
          <w:rPr>
            <w:noProof/>
            <w:webHidden/>
          </w:rPr>
          <w:fldChar w:fldCharType="end"/>
        </w:r>
      </w:hyperlink>
    </w:p>
    <w:p w14:paraId="33F0EF24" w14:textId="32258B07"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4" w:history="1">
        <w:r w:rsidR="00387765" w:rsidRPr="00524F8D">
          <w:rPr>
            <w:rStyle w:val="Hyperlink"/>
          </w:rPr>
          <w:t>5.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onclusions and summary</w:t>
        </w:r>
        <w:r w:rsidR="00387765">
          <w:rPr>
            <w:noProof/>
            <w:webHidden/>
          </w:rPr>
          <w:tab/>
        </w:r>
        <w:r w:rsidR="00387765">
          <w:rPr>
            <w:noProof/>
            <w:webHidden/>
          </w:rPr>
          <w:fldChar w:fldCharType="begin"/>
        </w:r>
        <w:r w:rsidR="00387765">
          <w:rPr>
            <w:noProof/>
            <w:webHidden/>
          </w:rPr>
          <w:instrText xml:space="preserve"> PAGEREF _Toc177726544 \h </w:instrText>
        </w:r>
        <w:r w:rsidR="00387765">
          <w:rPr>
            <w:noProof/>
            <w:webHidden/>
          </w:rPr>
        </w:r>
        <w:r w:rsidR="00387765">
          <w:rPr>
            <w:noProof/>
            <w:webHidden/>
          </w:rPr>
          <w:fldChar w:fldCharType="separate"/>
        </w:r>
        <w:r w:rsidR="00387765">
          <w:rPr>
            <w:noProof/>
            <w:webHidden/>
          </w:rPr>
          <w:t>39</w:t>
        </w:r>
        <w:r w:rsidR="00387765">
          <w:rPr>
            <w:noProof/>
            <w:webHidden/>
          </w:rPr>
          <w:fldChar w:fldCharType="end"/>
        </w:r>
      </w:hyperlink>
    </w:p>
    <w:p w14:paraId="3D1302EF" w14:textId="161F340A"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45" w:history="1">
        <w:r w:rsidR="00387765" w:rsidRPr="00524F8D">
          <w:rPr>
            <w:rStyle w:val="Hyperlink"/>
          </w:rPr>
          <w:t>6.</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Federated Learning Server Development</w:t>
        </w:r>
        <w:r w:rsidR="00387765">
          <w:rPr>
            <w:noProof/>
            <w:webHidden/>
          </w:rPr>
          <w:tab/>
        </w:r>
        <w:r w:rsidR="00387765">
          <w:rPr>
            <w:noProof/>
            <w:webHidden/>
          </w:rPr>
          <w:fldChar w:fldCharType="begin"/>
        </w:r>
        <w:r w:rsidR="00387765">
          <w:rPr>
            <w:noProof/>
            <w:webHidden/>
          </w:rPr>
          <w:instrText xml:space="preserve"> PAGEREF _Toc177726545 \h </w:instrText>
        </w:r>
        <w:r w:rsidR="00387765">
          <w:rPr>
            <w:noProof/>
            <w:webHidden/>
          </w:rPr>
        </w:r>
        <w:r w:rsidR="00387765">
          <w:rPr>
            <w:noProof/>
            <w:webHidden/>
          </w:rPr>
          <w:fldChar w:fldCharType="separate"/>
        </w:r>
        <w:r w:rsidR="00387765">
          <w:rPr>
            <w:noProof/>
            <w:webHidden/>
          </w:rPr>
          <w:t>40</w:t>
        </w:r>
        <w:r w:rsidR="00387765">
          <w:rPr>
            <w:noProof/>
            <w:webHidden/>
          </w:rPr>
          <w:fldChar w:fldCharType="end"/>
        </w:r>
      </w:hyperlink>
    </w:p>
    <w:p w14:paraId="1D644FE9" w14:textId="0A4388E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6" w:history="1">
        <w:r w:rsidR="00387765" w:rsidRPr="00524F8D">
          <w:rPr>
            <w:rStyle w:val="Hyperlink"/>
          </w:rPr>
          <w:t>6.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Architecture</w:t>
        </w:r>
        <w:r w:rsidR="00387765">
          <w:rPr>
            <w:noProof/>
            <w:webHidden/>
          </w:rPr>
          <w:tab/>
        </w:r>
        <w:r w:rsidR="00387765">
          <w:rPr>
            <w:noProof/>
            <w:webHidden/>
          </w:rPr>
          <w:fldChar w:fldCharType="begin"/>
        </w:r>
        <w:r w:rsidR="00387765">
          <w:rPr>
            <w:noProof/>
            <w:webHidden/>
          </w:rPr>
          <w:instrText xml:space="preserve"> PAGEREF _Toc177726546 \h </w:instrText>
        </w:r>
        <w:r w:rsidR="00387765">
          <w:rPr>
            <w:noProof/>
            <w:webHidden/>
          </w:rPr>
        </w:r>
        <w:r w:rsidR="00387765">
          <w:rPr>
            <w:noProof/>
            <w:webHidden/>
          </w:rPr>
          <w:fldChar w:fldCharType="separate"/>
        </w:r>
        <w:r w:rsidR="00387765">
          <w:rPr>
            <w:noProof/>
            <w:webHidden/>
          </w:rPr>
          <w:t>41</w:t>
        </w:r>
        <w:r w:rsidR="00387765">
          <w:rPr>
            <w:noProof/>
            <w:webHidden/>
          </w:rPr>
          <w:fldChar w:fldCharType="end"/>
        </w:r>
      </w:hyperlink>
    </w:p>
    <w:p w14:paraId="2C5A6341" w14:textId="5A26F866"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7" w:history="1">
        <w:r w:rsidR="00387765" w:rsidRPr="00524F8D">
          <w:rPr>
            <w:rStyle w:val="Hyperlink"/>
          </w:rPr>
          <w:t>6.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L Server Flow</w:t>
        </w:r>
        <w:r w:rsidR="00387765">
          <w:rPr>
            <w:noProof/>
            <w:webHidden/>
          </w:rPr>
          <w:tab/>
        </w:r>
        <w:r w:rsidR="00387765">
          <w:rPr>
            <w:noProof/>
            <w:webHidden/>
          </w:rPr>
          <w:fldChar w:fldCharType="begin"/>
        </w:r>
        <w:r w:rsidR="00387765">
          <w:rPr>
            <w:noProof/>
            <w:webHidden/>
          </w:rPr>
          <w:instrText xml:space="preserve"> PAGEREF _Toc177726547 \h </w:instrText>
        </w:r>
        <w:r w:rsidR="00387765">
          <w:rPr>
            <w:noProof/>
            <w:webHidden/>
          </w:rPr>
        </w:r>
        <w:r w:rsidR="00387765">
          <w:rPr>
            <w:noProof/>
            <w:webHidden/>
          </w:rPr>
          <w:fldChar w:fldCharType="separate"/>
        </w:r>
        <w:r w:rsidR="00387765">
          <w:rPr>
            <w:noProof/>
            <w:webHidden/>
          </w:rPr>
          <w:t>42</w:t>
        </w:r>
        <w:r w:rsidR="00387765">
          <w:rPr>
            <w:noProof/>
            <w:webHidden/>
          </w:rPr>
          <w:fldChar w:fldCharType="end"/>
        </w:r>
      </w:hyperlink>
    </w:p>
    <w:p w14:paraId="229E84A4" w14:textId="26039378"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8" w:history="1">
        <w:r w:rsidR="00387765" w:rsidRPr="00524F8D">
          <w:rPr>
            <w:rStyle w:val="Hyperlink"/>
          </w:rPr>
          <w:t>6.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L Server Functions</w:t>
        </w:r>
        <w:r w:rsidR="00387765">
          <w:rPr>
            <w:noProof/>
            <w:webHidden/>
          </w:rPr>
          <w:tab/>
        </w:r>
        <w:r w:rsidR="00387765">
          <w:rPr>
            <w:noProof/>
            <w:webHidden/>
          </w:rPr>
          <w:fldChar w:fldCharType="begin"/>
        </w:r>
        <w:r w:rsidR="00387765">
          <w:rPr>
            <w:noProof/>
            <w:webHidden/>
          </w:rPr>
          <w:instrText xml:space="preserve"> PAGEREF _Toc177726548 \h </w:instrText>
        </w:r>
        <w:r w:rsidR="00387765">
          <w:rPr>
            <w:noProof/>
            <w:webHidden/>
          </w:rPr>
        </w:r>
        <w:r w:rsidR="00387765">
          <w:rPr>
            <w:noProof/>
            <w:webHidden/>
          </w:rPr>
          <w:fldChar w:fldCharType="separate"/>
        </w:r>
        <w:r w:rsidR="00387765">
          <w:rPr>
            <w:noProof/>
            <w:webHidden/>
          </w:rPr>
          <w:t>43</w:t>
        </w:r>
        <w:r w:rsidR="00387765">
          <w:rPr>
            <w:noProof/>
            <w:webHidden/>
          </w:rPr>
          <w:fldChar w:fldCharType="end"/>
        </w:r>
      </w:hyperlink>
    </w:p>
    <w:p w14:paraId="36533AC1" w14:textId="430C14F2"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49" w:history="1">
        <w:r w:rsidR="00387765" w:rsidRPr="00524F8D">
          <w:rPr>
            <w:rStyle w:val="Hyperlink"/>
          </w:rPr>
          <w:t>6.3.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server.py</w:t>
        </w:r>
        <w:r w:rsidR="00387765">
          <w:rPr>
            <w:noProof/>
            <w:webHidden/>
          </w:rPr>
          <w:tab/>
        </w:r>
        <w:r w:rsidR="00387765">
          <w:rPr>
            <w:noProof/>
            <w:webHidden/>
          </w:rPr>
          <w:fldChar w:fldCharType="begin"/>
        </w:r>
        <w:r w:rsidR="00387765">
          <w:rPr>
            <w:noProof/>
            <w:webHidden/>
          </w:rPr>
          <w:instrText xml:space="preserve"> PAGEREF _Toc177726549 \h </w:instrText>
        </w:r>
        <w:r w:rsidR="00387765">
          <w:rPr>
            <w:noProof/>
            <w:webHidden/>
          </w:rPr>
        </w:r>
        <w:r w:rsidR="00387765">
          <w:rPr>
            <w:noProof/>
            <w:webHidden/>
          </w:rPr>
          <w:fldChar w:fldCharType="separate"/>
        </w:r>
        <w:r w:rsidR="00387765">
          <w:rPr>
            <w:noProof/>
            <w:webHidden/>
          </w:rPr>
          <w:t>43</w:t>
        </w:r>
        <w:r w:rsidR="00387765">
          <w:rPr>
            <w:noProof/>
            <w:webHidden/>
          </w:rPr>
          <w:fldChar w:fldCharType="end"/>
        </w:r>
      </w:hyperlink>
    </w:p>
    <w:p w14:paraId="3201DA47" w14:textId="75FDEE7C"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0" w:history="1">
        <w:r w:rsidR="00387765" w:rsidRPr="00524F8D">
          <w:rPr>
            <w:rStyle w:val="Hyperlink"/>
          </w:rPr>
          <w:t>6.3.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client.py</w:t>
        </w:r>
        <w:r w:rsidR="00387765">
          <w:rPr>
            <w:noProof/>
            <w:webHidden/>
          </w:rPr>
          <w:tab/>
        </w:r>
        <w:r w:rsidR="00387765">
          <w:rPr>
            <w:noProof/>
            <w:webHidden/>
          </w:rPr>
          <w:fldChar w:fldCharType="begin"/>
        </w:r>
        <w:r w:rsidR="00387765">
          <w:rPr>
            <w:noProof/>
            <w:webHidden/>
          </w:rPr>
          <w:instrText xml:space="preserve"> PAGEREF _Toc177726550 \h </w:instrText>
        </w:r>
        <w:r w:rsidR="00387765">
          <w:rPr>
            <w:noProof/>
            <w:webHidden/>
          </w:rPr>
        </w:r>
        <w:r w:rsidR="00387765">
          <w:rPr>
            <w:noProof/>
            <w:webHidden/>
          </w:rPr>
          <w:fldChar w:fldCharType="separate"/>
        </w:r>
        <w:r w:rsidR="00387765">
          <w:rPr>
            <w:noProof/>
            <w:webHidden/>
          </w:rPr>
          <w:t>43</w:t>
        </w:r>
        <w:r w:rsidR="00387765">
          <w:rPr>
            <w:noProof/>
            <w:webHidden/>
          </w:rPr>
          <w:fldChar w:fldCharType="end"/>
        </w:r>
      </w:hyperlink>
    </w:p>
    <w:p w14:paraId="0C1F994F" w14:textId="36B6195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1" w:history="1">
        <w:r w:rsidR="00387765" w:rsidRPr="00524F8D">
          <w:rPr>
            <w:rStyle w:val="Hyperlink"/>
          </w:rPr>
          <w:t>6.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ommunication protocols</w:t>
        </w:r>
        <w:r w:rsidR="00387765">
          <w:rPr>
            <w:noProof/>
            <w:webHidden/>
          </w:rPr>
          <w:tab/>
        </w:r>
        <w:r w:rsidR="00387765">
          <w:rPr>
            <w:noProof/>
            <w:webHidden/>
          </w:rPr>
          <w:fldChar w:fldCharType="begin"/>
        </w:r>
        <w:r w:rsidR="00387765">
          <w:rPr>
            <w:noProof/>
            <w:webHidden/>
          </w:rPr>
          <w:instrText xml:space="preserve"> PAGEREF _Toc177726551 \h </w:instrText>
        </w:r>
        <w:r w:rsidR="00387765">
          <w:rPr>
            <w:noProof/>
            <w:webHidden/>
          </w:rPr>
        </w:r>
        <w:r w:rsidR="00387765">
          <w:rPr>
            <w:noProof/>
            <w:webHidden/>
          </w:rPr>
          <w:fldChar w:fldCharType="separate"/>
        </w:r>
        <w:r w:rsidR="00387765">
          <w:rPr>
            <w:noProof/>
            <w:webHidden/>
          </w:rPr>
          <w:t>45</w:t>
        </w:r>
        <w:r w:rsidR="00387765">
          <w:rPr>
            <w:noProof/>
            <w:webHidden/>
          </w:rPr>
          <w:fldChar w:fldCharType="end"/>
        </w:r>
      </w:hyperlink>
    </w:p>
    <w:p w14:paraId="33491210" w14:textId="2CA3E00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2" w:history="1">
        <w:r w:rsidR="00387765" w:rsidRPr="00524F8D">
          <w:rPr>
            <w:rStyle w:val="Hyperlink"/>
          </w:rPr>
          <w:t>6.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Machine Learning Models Used.</w:t>
        </w:r>
        <w:r w:rsidR="00387765">
          <w:rPr>
            <w:noProof/>
            <w:webHidden/>
          </w:rPr>
          <w:tab/>
        </w:r>
        <w:r w:rsidR="00387765">
          <w:rPr>
            <w:noProof/>
            <w:webHidden/>
          </w:rPr>
          <w:fldChar w:fldCharType="begin"/>
        </w:r>
        <w:r w:rsidR="00387765">
          <w:rPr>
            <w:noProof/>
            <w:webHidden/>
          </w:rPr>
          <w:instrText xml:space="preserve"> PAGEREF _Toc177726552 \h </w:instrText>
        </w:r>
        <w:r w:rsidR="00387765">
          <w:rPr>
            <w:noProof/>
            <w:webHidden/>
          </w:rPr>
        </w:r>
        <w:r w:rsidR="00387765">
          <w:rPr>
            <w:noProof/>
            <w:webHidden/>
          </w:rPr>
          <w:fldChar w:fldCharType="separate"/>
        </w:r>
        <w:r w:rsidR="00387765">
          <w:rPr>
            <w:noProof/>
            <w:webHidden/>
          </w:rPr>
          <w:t>46</w:t>
        </w:r>
        <w:r w:rsidR="00387765">
          <w:rPr>
            <w:noProof/>
            <w:webHidden/>
          </w:rPr>
          <w:fldChar w:fldCharType="end"/>
        </w:r>
      </w:hyperlink>
    </w:p>
    <w:p w14:paraId="1546C9A8" w14:textId="212B1793"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3" w:history="1">
        <w:r w:rsidR="00387765" w:rsidRPr="00524F8D">
          <w:rPr>
            <w:rStyle w:val="Hyperlink"/>
          </w:rPr>
          <w:t>6.5.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Model</w:t>
        </w:r>
        <w:r w:rsidR="00387765">
          <w:rPr>
            <w:noProof/>
            <w:webHidden/>
          </w:rPr>
          <w:tab/>
        </w:r>
        <w:r w:rsidR="00387765">
          <w:rPr>
            <w:noProof/>
            <w:webHidden/>
          </w:rPr>
          <w:fldChar w:fldCharType="begin"/>
        </w:r>
        <w:r w:rsidR="00387765">
          <w:rPr>
            <w:noProof/>
            <w:webHidden/>
          </w:rPr>
          <w:instrText xml:space="preserve"> PAGEREF _Toc177726553 \h </w:instrText>
        </w:r>
        <w:r w:rsidR="00387765">
          <w:rPr>
            <w:noProof/>
            <w:webHidden/>
          </w:rPr>
        </w:r>
        <w:r w:rsidR="00387765">
          <w:rPr>
            <w:noProof/>
            <w:webHidden/>
          </w:rPr>
          <w:fldChar w:fldCharType="separate"/>
        </w:r>
        <w:r w:rsidR="00387765">
          <w:rPr>
            <w:noProof/>
            <w:webHidden/>
          </w:rPr>
          <w:t>46</w:t>
        </w:r>
        <w:r w:rsidR="00387765">
          <w:rPr>
            <w:noProof/>
            <w:webHidden/>
          </w:rPr>
          <w:fldChar w:fldCharType="end"/>
        </w:r>
      </w:hyperlink>
    </w:p>
    <w:p w14:paraId="57B2DD57" w14:textId="3B72DF9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4" w:history="1">
        <w:r w:rsidR="00387765" w:rsidRPr="00524F8D">
          <w:rPr>
            <w:rStyle w:val="Hyperlink"/>
          </w:rPr>
          <w:t>6.5.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Model</w:t>
        </w:r>
        <w:r w:rsidR="00387765">
          <w:rPr>
            <w:noProof/>
            <w:webHidden/>
          </w:rPr>
          <w:tab/>
        </w:r>
        <w:r w:rsidR="00387765">
          <w:rPr>
            <w:noProof/>
            <w:webHidden/>
          </w:rPr>
          <w:fldChar w:fldCharType="begin"/>
        </w:r>
        <w:r w:rsidR="00387765">
          <w:rPr>
            <w:noProof/>
            <w:webHidden/>
          </w:rPr>
          <w:instrText xml:space="preserve"> PAGEREF _Toc177726554 \h </w:instrText>
        </w:r>
        <w:r w:rsidR="00387765">
          <w:rPr>
            <w:noProof/>
            <w:webHidden/>
          </w:rPr>
        </w:r>
        <w:r w:rsidR="00387765">
          <w:rPr>
            <w:noProof/>
            <w:webHidden/>
          </w:rPr>
          <w:fldChar w:fldCharType="separate"/>
        </w:r>
        <w:r w:rsidR="00387765">
          <w:rPr>
            <w:noProof/>
            <w:webHidden/>
          </w:rPr>
          <w:t>47</w:t>
        </w:r>
        <w:r w:rsidR="00387765">
          <w:rPr>
            <w:noProof/>
            <w:webHidden/>
          </w:rPr>
          <w:fldChar w:fldCharType="end"/>
        </w:r>
      </w:hyperlink>
    </w:p>
    <w:p w14:paraId="03E22C00" w14:textId="1520E28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5" w:history="1">
        <w:r w:rsidR="00387765" w:rsidRPr="00524F8D">
          <w:rPr>
            <w:rStyle w:val="Hyperlink"/>
          </w:rPr>
          <w:t>6.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Algorithm</w:t>
        </w:r>
        <w:r w:rsidR="00387765">
          <w:rPr>
            <w:noProof/>
            <w:webHidden/>
          </w:rPr>
          <w:tab/>
        </w:r>
        <w:r w:rsidR="00387765">
          <w:rPr>
            <w:noProof/>
            <w:webHidden/>
          </w:rPr>
          <w:fldChar w:fldCharType="begin"/>
        </w:r>
        <w:r w:rsidR="00387765">
          <w:rPr>
            <w:noProof/>
            <w:webHidden/>
          </w:rPr>
          <w:instrText xml:space="preserve"> PAGEREF _Toc177726555 \h </w:instrText>
        </w:r>
        <w:r w:rsidR="00387765">
          <w:rPr>
            <w:noProof/>
            <w:webHidden/>
          </w:rPr>
        </w:r>
        <w:r w:rsidR="00387765">
          <w:rPr>
            <w:noProof/>
            <w:webHidden/>
          </w:rPr>
          <w:fldChar w:fldCharType="separate"/>
        </w:r>
        <w:r w:rsidR="00387765">
          <w:rPr>
            <w:noProof/>
            <w:webHidden/>
          </w:rPr>
          <w:t>48</w:t>
        </w:r>
        <w:r w:rsidR="00387765">
          <w:rPr>
            <w:noProof/>
            <w:webHidden/>
          </w:rPr>
          <w:fldChar w:fldCharType="end"/>
        </w:r>
      </w:hyperlink>
    </w:p>
    <w:p w14:paraId="16BEA3DD" w14:textId="7498026C"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6" w:history="1">
        <w:r w:rsidR="00387765" w:rsidRPr="00524F8D">
          <w:rPr>
            <w:rStyle w:val="Hyperlink"/>
          </w:rPr>
          <w:t>6.7.</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Data Collection</w:t>
        </w:r>
        <w:r w:rsidR="00387765">
          <w:rPr>
            <w:noProof/>
            <w:webHidden/>
          </w:rPr>
          <w:tab/>
        </w:r>
        <w:r w:rsidR="00387765">
          <w:rPr>
            <w:noProof/>
            <w:webHidden/>
          </w:rPr>
          <w:fldChar w:fldCharType="begin"/>
        </w:r>
        <w:r w:rsidR="00387765">
          <w:rPr>
            <w:noProof/>
            <w:webHidden/>
          </w:rPr>
          <w:instrText xml:space="preserve"> PAGEREF _Toc177726556 \h </w:instrText>
        </w:r>
        <w:r w:rsidR="00387765">
          <w:rPr>
            <w:noProof/>
            <w:webHidden/>
          </w:rPr>
        </w:r>
        <w:r w:rsidR="00387765">
          <w:rPr>
            <w:noProof/>
            <w:webHidden/>
          </w:rPr>
          <w:fldChar w:fldCharType="separate"/>
        </w:r>
        <w:r w:rsidR="00387765">
          <w:rPr>
            <w:noProof/>
            <w:webHidden/>
          </w:rPr>
          <w:t>49</w:t>
        </w:r>
        <w:r w:rsidR="00387765">
          <w:rPr>
            <w:noProof/>
            <w:webHidden/>
          </w:rPr>
          <w:fldChar w:fldCharType="end"/>
        </w:r>
      </w:hyperlink>
    </w:p>
    <w:p w14:paraId="2AA1210A" w14:textId="5EED968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7" w:history="1">
        <w:r w:rsidR="00387765" w:rsidRPr="00524F8D">
          <w:rPr>
            <w:rStyle w:val="Hyperlink"/>
          </w:rPr>
          <w:t>6.7.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Data</w:t>
        </w:r>
        <w:r w:rsidR="00387765">
          <w:rPr>
            <w:noProof/>
            <w:webHidden/>
          </w:rPr>
          <w:tab/>
        </w:r>
        <w:r w:rsidR="00387765">
          <w:rPr>
            <w:noProof/>
            <w:webHidden/>
          </w:rPr>
          <w:fldChar w:fldCharType="begin"/>
        </w:r>
        <w:r w:rsidR="00387765">
          <w:rPr>
            <w:noProof/>
            <w:webHidden/>
          </w:rPr>
          <w:instrText xml:space="preserve"> PAGEREF _Toc177726557 \h </w:instrText>
        </w:r>
        <w:r w:rsidR="00387765">
          <w:rPr>
            <w:noProof/>
            <w:webHidden/>
          </w:rPr>
        </w:r>
        <w:r w:rsidR="00387765">
          <w:rPr>
            <w:noProof/>
            <w:webHidden/>
          </w:rPr>
          <w:fldChar w:fldCharType="separate"/>
        </w:r>
        <w:r w:rsidR="00387765">
          <w:rPr>
            <w:noProof/>
            <w:webHidden/>
          </w:rPr>
          <w:t>49</w:t>
        </w:r>
        <w:r w:rsidR="00387765">
          <w:rPr>
            <w:noProof/>
            <w:webHidden/>
          </w:rPr>
          <w:fldChar w:fldCharType="end"/>
        </w:r>
      </w:hyperlink>
    </w:p>
    <w:p w14:paraId="027D489D" w14:textId="622ED184"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8" w:history="1">
        <w:r w:rsidR="00387765" w:rsidRPr="00524F8D">
          <w:rPr>
            <w:rStyle w:val="Hyperlink"/>
          </w:rPr>
          <w:t>6.7.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Data</w:t>
        </w:r>
        <w:r w:rsidR="00387765">
          <w:rPr>
            <w:noProof/>
            <w:webHidden/>
          </w:rPr>
          <w:tab/>
        </w:r>
        <w:r w:rsidR="00387765">
          <w:rPr>
            <w:noProof/>
            <w:webHidden/>
          </w:rPr>
          <w:fldChar w:fldCharType="begin"/>
        </w:r>
        <w:r w:rsidR="00387765">
          <w:rPr>
            <w:noProof/>
            <w:webHidden/>
          </w:rPr>
          <w:instrText xml:space="preserve"> PAGEREF _Toc177726558 \h </w:instrText>
        </w:r>
        <w:r w:rsidR="00387765">
          <w:rPr>
            <w:noProof/>
            <w:webHidden/>
          </w:rPr>
        </w:r>
        <w:r w:rsidR="00387765">
          <w:rPr>
            <w:noProof/>
            <w:webHidden/>
          </w:rPr>
          <w:fldChar w:fldCharType="separate"/>
        </w:r>
        <w:r w:rsidR="00387765">
          <w:rPr>
            <w:noProof/>
            <w:webHidden/>
          </w:rPr>
          <w:t>50</w:t>
        </w:r>
        <w:r w:rsidR="00387765">
          <w:rPr>
            <w:noProof/>
            <w:webHidden/>
          </w:rPr>
          <w:fldChar w:fldCharType="end"/>
        </w:r>
      </w:hyperlink>
    </w:p>
    <w:p w14:paraId="1B57698F" w14:textId="6ED85029"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59" w:history="1">
        <w:r w:rsidR="00387765" w:rsidRPr="00524F8D">
          <w:rPr>
            <w:rStyle w:val="Hyperlink"/>
          </w:rPr>
          <w:t>7.</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Results</w:t>
        </w:r>
        <w:r w:rsidR="00387765">
          <w:rPr>
            <w:noProof/>
            <w:webHidden/>
          </w:rPr>
          <w:tab/>
        </w:r>
        <w:r w:rsidR="00387765">
          <w:rPr>
            <w:noProof/>
            <w:webHidden/>
          </w:rPr>
          <w:fldChar w:fldCharType="begin"/>
        </w:r>
        <w:r w:rsidR="00387765">
          <w:rPr>
            <w:noProof/>
            <w:webHidden/>
          </w:rPr>
          <w:instrText xml:space="preserve"> PAGEREF _Toc177726559 \h </w:instrText>
        </w:r>
        <w:r w:rsidR="00387765">
          <w:rPr>
            <w:noProof/>
            <w:webHidden/>
          </w:rPr>
        </w:r>
        <w:r w:rsidR="00387765">
          <w:rPr>
            <w:noProof/>
            <w:webHidden/>
          </w:rPr>
          <w:fldChar w:fldCharType="separate"/>
        </w:r>
        <w:r w:rsidR="00387765">
          <w:rPr>
            <w:noProof/>
            <w:webHidden/>
          </w:rPr>
          <w:t>52</w:t>
        </w:r>
        <w:r w:rsidR="00387765">
          <w:rPr>
            <w:noProof/>
            <w:webHidden/>
          </w:rPr>
          <w:fldChar w:fldCharType="end"/>
        </w:r>
      </w:hyperlink>
    </w:p>
    <w:p w14:paraId="0379411D" w14:textId="71FBFFD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0" w:history="1">
        <w:r w:rsidR="00387765" w:rsidRPr="00524F8D">
          <w:rPr>
            <w:rStyle w:val="Hyperlink"/>
          </w:rPr>
          <w:t>7.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Technological scenario</w:t>
        </w:r>
        <w:r w:rsidR="00387765">
          <w:rPr>
            <w:noProof/>
            <w:webHidden/>
          </w:rPr>
          <w:tab/>
        </w:r>
        <w:r w:rsidR="00387765">
          <w:rPr>
            <w:noProof/>
            <w:webHidden/>
          </w:rPr>
          <w:fldChar w:fldCharType="begin"/>
        </w:r>
        <w:r w:rsidR="00387765">
          <w:rPr>
            <w:noProof/>
            <w:webHidden/>
          </w:rPr>
          <w:instrText xml:space="preserve"> PAGEREF _Toc177726560 \h </w:instrText>
        </w:r>
        <w:r w:rsidR="00387765">
          <w:rPr>
            <w:noProof/>
            <w:webHidden/>
          </w:rPr>
        </w:r>
        <w:r w:rsidR="00387765">
          <w:rPr>
            <w:noProof/>
            <w:webHidden/>
          </w:rPr>
          <w:fldChar w:fldCharType="separate"/>
        </w:r>
        <w:r w:rsidR="00387765">
          <w:rPr>
            <w:noProof/>
            <w:webHidden/>
          </w:rPr>
          <w:t>52</w:t>
        </w:r>
        <w:r w:rsidR="00387765">
          <w:rPr>
            <w:noProof/>
            <w:webHidden/>
          </w:rPr>
          <w:fldChar w:fldCharType="end"/>
        </w:r>
      </w:hyperlink>
    </w:p>
    <w:p w14:paraId="5DC39574" w14:textId="690426D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1" w:history="1">
        <w:r w:rsidR="00387765" w:rsidRPr="00524F8D">
          <w:rPr>
            <w:rStyle w:val="Hyperlink"/>
          </w:rPr>
          <w:t>7.1.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IID Data</w:t>
        </w:r>
        <w:r w:rsidR="00387765">
          <w:rPr>
            <w:noProof/>
            <w:webHidden/>
          </w:rPr>
          <w:tab/>
        </w:r>
        <w:r w:rsidR="00387765">
          <w:rPr>
            <w:noProof/>
            <w:webHidden/>
          </w:rPr>
          <w:fldChar w:fldCharType="begin"/>
        </w:r>
        <w:r w:rsidR="00387765">
          <w:rPr>
            <w:noProof/>
            <w:webHidden/>
          </w:rPr>
          <w:instrText xml:space="preserve"> PAGEREF _Toc177726561 \h </w:instrText>
        </w:r>
        <w:r w:rsidR="00387765">
          <w:rPr>
            <w:noProof/>
            <w:webHidden/>
          </w:rPr>
        </w:r>
        <w:r w:rsidR="00387765">
          <w:rPr>
            <w:noProof/>
            <w:webHidden/>
          </w:rPr>
          <w:fldChar w:fldCharType="separate"/>
        </w:r>
        <w:r w:rsidR="00387765">
          <w:rPr>
            <w:noProof/>
            <w:webHidden/>
          </w:rPr>
          <w:t>53</w:t>
        </w:r>
        <w:r w:rsidR="00387765">
          <w:rPr>
            <w:noProof/>
            <w:webHidden/>
          </w:rPr>
          <w:fldChar w:fldCharType="end"/>
        </w:r>
      </w:hyperlink>
    </w:p>
    <w:p w14:paraId="33496B84" w14:textId="226DCBD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2" w:history="1">
        <w:r w:rsidR="00387765" w:rsidRPr="00524F8D">
          <w:rPr>
            <w:rStyle w:val="Hyperlink"/>
          </w:rPr>
          <w:t>7.1.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Non-IID Data</w:t>
        </w:r>
        <w:r w:rsidR="00387765">
          <w:rPr>
            <w:noProof/>
            <w:webHidden/>
          </w:rPr>
          <w:tab/>
        </w:r>
        <w:r w:rsidR="00387765">
          <w:rPr>
            <w:noProof/>
            <w:webHidden/>
          </w:rPr>
          <w:fldChar w:fldCharType="begin"/>
        </w:r>
        <w:r w:rsidR="00387765">
          <w:rPr>
            <w:noProof/>
            <w:webHidden/>
          </w:rPr>
          <w:instrText xml:space="preserve"> PAGEREF _Toc177726562 \h </w:instrText>
        </w:r>
        <w:r w:rsidR="00387765">
          <w:rPr>
            <w:noProof/>
            <w:webHidden/>
          </w:rPr>
        </w:r>
        <w:r w:rsidR="00387765">
          <w:rPr>
            <w:noProof/>
            <w:webHidden/>
          </w:rPr>
          <w:fldChar w:fldCharType="separate"/>
        </w:r>
        <w:r w:rsidR="00387765">
          <w:rPr>
            <w:noProof/>
            <w:webHidden/>
          </w:rPr>
          <w:t>54</w:t>
        </w:r>
        <w:r w:rsidR="00387765">
          <w:rPr>
            <w:noProof/>
            <w:webHidden/>
          </w:rPr>
          <w:fldChar w:fldCharType="end"/>
        </w:r>
      </w:hyperlink>
    </w:p>
    <w:p w14:paraId="22AE81C5" w14:textId="67E0DF50"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3" w:history="1">
        <w:r w:rsidR="00387765" w:rsidRPr="00524F8D">
          <w:rPr>
            <w:rStyle w:val="Hyperlink"/>
          </w:rPr>
          <w:t>7.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Medical scenario</w:t>
        </w:r>
        <w:r w:rsidR="00387765">
          <w:rPr>
            <w:noProof/>
            <w:webHidden/>
          </w:rPr>
          <w:tab/>
        </w:r>
        <w:r w:rsidR="00387765">
          <w:rPr>
            <w:noProof/>
            <w:webHidden/>
          </w:rPr>
          <w:fldChar w:fldCharType="begin"/>
        </w:r>
        <w:r w:rsidR="00387765">
          <w:rPr>
            <w:noProof/>
            <w:webHidden/>
          </w:rPr>
          <w:instrText xml:space="preserve"> PAGEREF _Toc177726563 \h </w:instrText>
        </w:r>
        <w:r w:rsidR="00387765">
          <w:rPr>
            <w:noProof/>
            <w:webHidden/>
          </w:rPr>
        </w:r>
        <w:r w:rsidR="00387765">
          <w:rPr>
            <w:noProof/>
            <w:webHidden/>
          </w:rPr>
          <w:fldChar w:fldCharType="separate"/>
        </w:r>
        <w:r w:rsidR="00387765">
          <w:rPr>
            <w:noProof/>
            <w:webHidden/>
          </w:rPr>
          <w:t>55</w:t>
        </w:r>
        <w:r w:rsidR="00387765">
          <w:rPr>
            <w:noProof/>
            <w:webHidden/>
          </w:rPr>
          <w:fldChar w:fldCharType="end"/>
        </w:r>
      </w:hyperlink>
    </w:p>
    <w:p w14:paraId="1BB51BBD" w14:textId="230AA60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4" w:history="1">
        <w:r w:rsidR="00387765" w:rsidRPr="00524F8D">
          <w:rPr>
            <w:rStyle w:val="Hyperlink"/>
          </w:rPr>
          <w:t>7.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IID Data</w:t>
        </w:r>
        <w:r w:rsidR="00387765">
          <w:rPr>
            <w:noProof/>
            <w:webHidden/>
          </w:rPr>
          <w:tab/>
        </w:r>
        <w:r w:rsidR="00387765">
          <w:rPr>
            <w:noProof/>
            <w:webHidden/>
          </w:rPr>
          <w:fldChar w:fldCharType="begin"/>
        </w:r>
        <w:r w:rsidR="00387765">
          <w:rPr>
            <w:noProof/>
            <w:webHidden/>
          </w:rPr>
          <w:instrText xml:space="preserve"> PAGEREF _Toc177726564 \h </w:instrText>
        </w:r>
        <w:r w:rsidR="00387765">
          <w:rPr>
            <w:noProof/>
            <w:webHidden/>
          </w:rPr>
        </w:r>
        <w:r w:rsidR="00387765">
          <w:rPr>
            <w:noProof/>
            <w:webHidden/>
          </w:rPr>
          <w:fldChar w:fldCharType="separate"/>
        </w:r>
        <w:r w:rsidR="00387765">
          <w:rPr>
            <w:noProof/>
            <w:webHidden/>
          </w:rPr>
          <w:t>56</w:t>
        </w:r>
        <w:r w:rsidR="00387765">
          <w:rPr>
            <w:noProof/>
            <w:webHidden/>
          </w:rPr>
          <w:fldChar w:fldCharType="end"/>
        </w:r>
      </w:hyperlink>
    </w:p>
    <w:p w14:paraId="0DF5EBD8" w14:textId="235C2194"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5" w:history="1">
        <w:r w:rsidR="00387765" w:rsidRPr="00524F8D">
          <w:rPr>
            <w:rStyle w:val="Hyperlink"/>
          </w:rPr>
          <w:t>7.2.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Non-IID Data</w:t>
        </w:r>
        <w:r w:rsidR="00387765">
          <w:rPr>
            <w:noProof/>
            <w:webHidden/>
          </w:rPr>
          <w:tab/>
        </w:r>
        <w:r w:rsidR="00387765">
          <w:rPr>
            <w:noProof/>
            <w:webHidden/>
          </w:rPr>
          <w:fldChar w:fldCharType="begin"/>
        </w:r>
        <w:r w:rsidR="00387765">
          <w:rPr>
            <w:noProof/>
            <w:webHidden/>
          </w:rPr>
          <w:instrText xml:space="preserve"> PAGEREF _Toc177726565 \h </w:instrText>
        </w:r>
        <w:r w:rsidR="00387765">
          <w:rPr>
            <w:noProof/>
            <w:webHidden/>
          </w:rPr>
        </w:r>
        <w:r w:rsidR="00387765">
          <w:rPr>
            <w:noProof/>
            <w:webHidden/>
          </w:rPr>
          <w:fldChar w:fldCharType="separate"/>
        </w:r>
        <w:r w:rsidR="00387765">
          <w:rPr>
            <w:noProof/>
            <w:webHidden/>
          </w:rPr>
          <w:t>57</w:t>
        </w:r>
        <w:r w:rsidR="00387765">
          <w:rPr>
            <w:noProof/>
            <w:webHidden/>
          </w:rPr>
          <w:fldChar w:fldCharType="end"/>
        </w:r>
      </w:hyperlink>
    </w:p>
    <w:p w14:paraId="2E656A34" w14:textId="7915AD6B"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6" w:history="1">
        <w:r w:rsidR="00387765" w:rsidRPr="00524F8D">
          <w:rPr>
            <w:rStyle w:val="Hyperlink"/>
          </w:rPr>
          <w:t>7.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Summary</w:t>
        </w:r>
        <w:r w:rsidR="00387765">
          <w:rPr>
            <w:noProof/>
            <w:webHidden/>
          </w:rPr>
          <w:tab/>
        </w:r>
        <w:r w:rsidR="00387765">
          <w:rPr>
            <w:noProof/>
            <w:webHidden/>
          </w:rPr>
          <w:fldChar w:fldCharType="begin"/>
        </w:r>
        <w:r w:rsidR="00387765">
          <w:rPr>
            <w:noProof/>
            <w:webHidden/>
          </w:rPr>
          <w:instrText xml:space="preserve"> PAGEREF _Toc177726566 \h </w:instrText>
        </w:r>
        <w:r w:rsidR="00387765">
          <w:rPr>
            <w:noProof/>
            <w:webHidden/>
          </w:rPr>
        </w:r>
        <w:r w:rsidR="00387765">
          <w:rPr>
            <w:noProof/>
            <w:webHidden/>
          </w:rPr>
          <w:fldChar w:fldCharType="separate"/>
        </w:r>
        <w:r w:rsidR="00387765">
          <w:rPr>
            <w:noProof/>
            <w:webHidden/>
          </w:rPr>
          <w:t>58</w:t>
        </w:r>
        <w:r w:rsidR="00387765">
          <w:rPr>
            <w:noProof/>
            <w:webHidden/>
          </w:rPr>
          <w:fldChar w:fldCharType="end"/>
        </w:r>
      </w:hyperlink>
    </w:p>
    <w:p w14:paraId="03A8113B" w14:textId="7B7E92E9"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67" w:history="1">
        <w:r w:rsidR="00387765" w:rsidRPr="00524F8D">
          <w:rPr>
            <w:rStyle w:val="Hyperlink"/>
          </w:rPr>
          <w:t>8.</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Conclusion</w:t>
        </w:r>
        <w:r w:rsidR="00387765">
          <w:rPr>
            <w:noProof/>
            <w:webHidden/>
          </w:rPr>
          <w:tab/>
        </w:r>
        <w:r w:rsidR="00387765">
          <w:rPr>
            <w:noProof/>
            <w:webHidden/>
          </w:rPr>
          <w:fldChar w:fldCharType="begin"/>
        </w:r>
        <w:r w:rsidR="00387765">
          <w:rPr>
            <w:noProof/>
            <w:webHidden/>
          </w:rPr>
          <w:instrText xml:space="preserve"> PAGEREF _Toc177726567 \h </w:instrText>
        </w:r>
        <w:r w:rsidR="00387765">
          <w:rPr>
            <w:noProof/>
            <w:webHidden/>
          </w:rPr>
        </w:r>
        <w:r w:rsidR="00387765">
          <w:rPr>
            <w:noProof/>
            <w:webHidden/>
          </w:rPr>
          <w:fldChar w:fldCharType="separate"/>
        </w:r>
        <w:r w:rsidR="00387765">
          <w:rPr>
            <w:noProof/>
            <w:webHidden/>
          </w:rPr>
          <w:t>59</w:t>
        </w:r>
        <w:r w:rsidR="00387765">
          <w:rPr>
            <w:noProof/>
            <w:webHidden/>
          </w:rPr>
          <w:fldChar w:fldCharType="end"/>
        </w:r>
      </w:hyperlink>
    </w:p>
    <w:p w14:paraId="61A9AAB8" w14:textId="25871A57"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8" w:history="1">
        <w:r w:rsidR="00387765" w:rsidRPr="00524F8D">
          <w:rPr>
            <w:rStyle w:val="Hyperlink"/>
          </w:rPr>
          <w:t>8.1. Summary</w:t>
        </w:r>
        <w:r w:rsidR="00387765">
          <w:rPr>
            <w:noProof/>
            <w:webHidden/>
          </w:rPr>
          <w:tab/>
        </w:r>
        <w:r w:rsidR="00387765">
          <w:rPr>
            <w:noProof/>
            <w:webHidden/>
          </w:rPr>
          <w:fldChar w:fldCharType="begin"/>
        </w:r>
        <w:r w:rsidR="00387765">
          <w:rPr>
            <w:noProof/>
            <w:webHidden/>
          </w:rPr>
          <w:instrText xml:space="preserve"> PAGEREF _Toc177726568 \h </w:instrText>
        </w:r>
        <w:r w:rsidR="00387765">
          <w:rPr>
            <w:noProof/>
            <w:webHidden/>
          </w:rPr>
        </w:r>
        <w:r w:rsidR="00387765">
          <w:rPr>
            <w:noProof/>
            <w:webHidden/>
          </w:rPr>
          <w:fldChar w:fldCharType="separate"/>
        </w:r>
        <w:r w:rsidR="00387765">
          <w:rPr>
            <w:noProof/>
            <w:webHidden/>
          </w:rPr>
          <w:t>59</w:t>
        </w:r>
        <w:r w:rsidR="00387765">
          <w:rPr>
            <w:noProof/>
            <w:webHidden/>
          </w:rPr>
          <w:fldChar w:fldCharType="end"/>
        </w:r>
      </w:hyperlink>
    </w:p>
    <w:p w14:paraId="45074E14" w14:textId="745CDB6E"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9" w:history="1">
        <w:r w:rsidR="00387765" w:rsidRPr="00524F8D">
          <w:rPr>
            <w:rStyle w:val="Hyperlink"/>
          </w:rPr>
          <w:t>8.2. Limitations</w:t>
        </w:r>
        <w:r w:rsidR="00387765">
          <w:rPr>
            <w:noProof/>
            <w:webHidden/>
          </w:rPr>
          <w:tab/>
        </w:r>
        <w:r w:rsidR="00387765">
          <w:rPr>
            <w:noProof/>
            <w:webHidden/>
          </w:rPr>
          <w:fldChar w:fldCharType="begin"/>
        </w:r>
        <w:r w:rsidR="00387765">
          <w:rPr>
            <w:noProof/>
            <w:webHidden/>
          </w:rPr>
          <w:instrText xml:space="preserve"> PAGEREF _Toc177726569 \h </w:instrText>
        </w:r>
        <w:r w:rsidR="00387765">
          <w:rPr>
            <w:noProof/>
            <w:webHidden/>
          </w:rPr>
        </w:r>
        <w:r w:rsidR="00387765">
          <w:rPr>
            <w:noProof/>
            <w:webHidden/>
          </w:rPr>
          <w:fldChar w:fldCharType="separate"/>
        </w:r>
        <w:r w:rsidR="00387765">
          <w:rPr>
            <w:noProof/>
            <w:webHidden/>
          </w:rPr>
          <w:t>60</w:t>
        </w:r>
        <w:r w:rsidR="00387765">
          <w:rPr>
            <w:noProof/>
            <w:webHidden/>
          </w:rPr>
          <w:fldChar w:fldCharType="end"/>
        </w:r>
      </w:hyperlink>
    </w:p>
    <w:p w14:paraId="444B2B0F" w14:textId="0725D41B"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0" w:history="1">
        <w:r w:rsidR="00387765" w:rsidRPr="00524F8D">
          <w:rPr>
            <w:rStyle w:val="Hyperlink"/>
          </w:rPr>
          <w:t>8.3. Future Work</w:t>
        </w:r>
        <w:r w:rsidR="00387765">
          <w:rPr>
            <w:noProof/>
            <w:webHidden/>
          </w:rPr>
          <w:tab/>
        </w:r>
        <w:r w:rsidR="00387765">
          <w:rPr>
            <w:noProof/>
            <w:webHidden/>
          </w:rPr>
          <w:fldChar w:fldCharType="begin"/>
        </w:r>
        <w:r w:rsidR="00387765">
          <w:rPr>
            <w:noProof/>
            <w:webHidden/>
          </w:rPr>
          <w:instrText xml:space="preserve"> PAGEREF _Toc177726570 \h </w:instrText>
        </w:r>
        <w:r w:rsidR="00387765">
          <w:rPr>
            <w:noProof/>
            <w:webHidden/>
          </w:rPr>
        </w:r>
        <w:r w:rsidR="00387765">
          <w:rPr>
            <w:noProof/>
            <w:webHidden/>
          </w:rPr>
          <w:fldChar w:fldCharType="separate"/>
        </w:r>
        <w:r w:rsidR="00387765">
          <w:rPr>
            <w:noProof/>
            <w:webHidden/>
          </w:rPr>
          <w:t>61</w:t>
        </w:r>
        <w:r w:rsidR="00387765">
          <w:rPr>
            <w:noProof/>
            <w:webHidden/>
          </w:rPr>
          <w:fldChar w:fldCharType="end"/>
        </w:r>
      </w:hyperlink>
    </w:p>
    <w:p w14:paraId="12BFB778" w14:textId="3BFC4F7A"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1" w:history="1">
        <w:r w:rsidR="00387765" w:rsidRPr="00524F8D">
          <w:rPr>
            <w:rStyle w:val="Hyperlink"/>
          </w:rPr>
          <w:t>8.4. Recommendations</w:t>
        </w:r>
        <w:r w:rsidR="00387765">
          <w:rPr>
            <w:noProof/>
            <w:webHidden/>
          </w:rPr>
          <w:tab/>
        </w:r>
        <w:r w:rsidR="00387765">
          <w:rPr>
            <w:noProof/>
            <w:webHidden/>
          </w:rPr>
          <w:fldChar w:fldCharType="begin"/>
        </w:r>
        <w:r w:rsidR="00387765">
          <w:rPr>
            <w:noProof/>
            <w:webHidden/>
          </w:rPr>
          <w:instrText xml:space="preserve"> PAGEREF _Toc177726571 \h </w:instrText>
        </w:r>
        <w:r w:rsidR="00387765">
          <w:rPr>
            <w:noProof/>
            <w:webHidden/>
          </w:rPr>
        </w:r>
        <w:r w:rsidR="00387765">
          <w:rPr>
            <w:noProof/>
            <w:webHidden/>
          </w:rPr>
          <w:fldChar w:fldCharType="separate"/>
        </w:r>
        <w:r w:rsidR="00387765">
          <w:rPr>
            <w:noProof/>
            <w:webHidden/>
          </w:rPr>
          <w:t>61</w:t>
        </w:r>
        <w:r w:rsidR="00387765">
          <w:rPr>
            <w:noProof/>
            <w:webHidden/>
          </w:rPr>
          <w:fldChar w:fldCharType="end"/>
        </w:r>
      </w:hyperlink>
    </w:p>
    <w:p w14:paraId="5FEE21FA" w14:textId="0F0BF86C"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72" w:history="1">
        <w:r w:rsidR="00387765" w:rsidRPr="00524F8D">
          <w:rPr>
            <w:rStyle w:val="Hyperlink"/>
          </w:rPr>
          <w:t>9.</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References</w:t>
        </w:r>
        <w:r w:rsidR="00387765">
          <w:rPr>
            <w:noProof/>
            <w:webHidden/>
          </w:rPr>
          <w:tab/>
        </w:r>
        <w:r w:rsidR="00387765">
          <w:rPr>
            <w:noProof/>
            <w:webHidden/>
          </w:rPr>
          <w:fldChar w:fldCharType="begin"/>
        </w:r>
        <w:r w:rsidR="00387765">
          <w:rPr>
            <w:noProof/>
            <w:webHidden/>
          </w:rPr>
          <w:instrText xml:space="preserve"> PAGEREF _Toc177726572 \h </w:instrText>
        </w:r>
        <w:r w:rsidR="00387765">
          <w:rPr>
            <w:noProof/>
            <w:webHidden/>
          </w:rPr>
        </w:r>
        <w:r w:rsidR="00387765">
          <w:rPr>
            <w:noProof/>
            <w:webHidden/>
          </w:rPr>
          <w:fldChar w:fldCharType="separate"/>
        </w:r>
        <w:r w:rsidR="00387765">
          <w:rPr>
            <w:noProof/>
            <w:webHidden/>
          </w:rPr>
          <w:t>62</w:t>
        </w:r>
        <w:r w:rsidR="00387765">
          <w:rPr>
            <w:noProof/>
            <w:webHidden/>
          </w:rPr>
          <w:fldChar w:fldCharType="end"/>
        </w:r>
      </w:hyperlink>
    </w:p>
    <w:p w14:paraId="4D9A542D" w14:textId="4F422585" w:rsidR="00387765" w:rsidRDefault="00000000">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73" w:history="1">
        <w:r w:rsidR="00387765" w:rsidRPr="00524F8D">
          <w:rPr>
            <w:rStyle w:val="Hyperlink"/>
          </w:rPr>
          <w:t>10.</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Annex</w:t>
        </w:r>
        <w:r w:rsidR="00387765">
          <w:rPr>
            <w:noProof/>
            <w:webHidden/>
          </w:rPr>
          <w:tab/>
        </w:r>
        <w:r w:rsidR="00387765">
          <w:rPr>
            <w:noProof/>
            <w:webHidden/>
          </w:rPr>
          <w:fldChar w:fldCharType="begin"/>
        </w:r>
        <w:r w:rsidR="00387765">
          <w:rPr>
            <w:noProof/>
            <w:webHidden/>
          </w:rPr>
          <w:instrText xml:space="preserve"> PAGEREF _Toc177726573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349C32D1" w14:textId="6CD8F2E2"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4" w:history="1">
        <w:r w:rsidR="00387765" w:rsidRPr="00524F8D">
          <w:rPr>
            <w:rStyle w:val="Hyperlink"/>
          </w:rPr>
          <w:t>10.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Frameworks Implementation</w:t>
        </w:r>
        <w:r w:rsidR="00387765">
          <w:rPr>
            <w:noProof/>
            <w:webHidden/>
          </w:rPr>
          <w:tab/>
        </w:r>
        <w:r w:rsidR="00387765">
          <w:rPr>
            <w:noProof/>
            <w:webHidden/>
          </w:rPr>
          <w:fldChar w:fldCharType="begin"/>
        </w:r>
        <w:r w:rsidR="00387765">
          <w:rPr>
            <w:noProof/>
            <w:webHidden/>
          </w:rPr>
          <w:instrText xml:space="preserve"> PAGEREF _Toc177726574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6756480D" w14:textId="17EA3F32"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5" w:history="1">
        <w:r w:rsidR="00387765" w:rsidRPr="00524F8D">
          <w:rPr>
            <w:rStyle w:val="Hyperlink"/>
          </w:rPr>
          <w:t>10.1.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PySyft</w:t>
        </w:r>
        <w:r w:rsidR="00387765">
          <w:rPr>
            <w:noProof/>
            <w:webHidden/>
          </w:rPr>
          <w:tab/>
        </w:r>
        <w:r w:rsidR="00387765">
          <w:rPr>
            <w:noProof/>
            <w:webHidden/>
          </w:rPr>
          <w:fldChar w:fldCharType="begin"/>
        </w:r>
        <w:r w:rsidR="00387765">
          <w:rPr>
            <w:noProof/>
            <w:webHidden/>
          </w:rPr>
          <w:instrText xml:space="preserve"> PAGEREF _Toc177726575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7417098A" w14:textId="531B200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6" w:history="1">
        <w:r w:rsidR="00387765" w:rsidRPr="00524F8D">
          <w:rPr>
            <w:rStyle w:val="Hyperlink"/>
          </w:rPr>
          <w:t>10.1.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ATE</w:t>
        </w:r>
        <w:r w:rsidR="00387765">
          <w:rPr>
            <w:noProof/>
            <w:webHidden/>
          </w:rPr>
          <w:tab/>
        </w:r>
        <w:r w:rsidR="00387765">
          <w:rPr>
            <w:noProof/>
            <w:webHidden/>
          </w:rPr>
          <w:fldChar w:fldCharType="begin"/>
        </w:r>
        <w:r w:rsidR="00387765">
          <w:rPr>
            <w:noProof/>
            <w:webHidden/>
          </w:rPr>
          <w:instrText xml:space="preserve"> PAGEREF _Toc177726576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32D5E5C6" w14:textId="527468A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7" w:history="1">
        <w:r w:rsidR="00387765" w:rsidRPr="00524F8D">
          <w:rPr>
            <w:rStyle w:val="Hyperlink"/>
          </w:rPr>
          <w:t>10.1.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lower</w:t>
        </w:r>
        <w:r w:rsidR="00387765">
          <w:rPr>
            <w:noProof/>
            <w:webHidden/>
          </w:rPr>
          <w:tab/>
        </w:r>
        <w:r w:rsidR="00387765">
          <w:rPr>
            <w:noProof/>
            <w:webHidden/>
          </w:rPr>
          <w:fldChar w:fldCharType="begin"/>
        </w:r>
        <w:r w:rsidR="00387765">
          <w:rPr>
            <w:noProof/>
            <w:webHidden/>
          </w:rPr>
          <w:instrText xml:space="preserve"> PAGEREF _Toc177726577 \h </w:instrText>
        </w:r>
        <w:r w:rsidR="00387765">
          <w:rPr>
            <w:noProof/>
            <w:webHidden/>
          </w:rPr>
        </w:r>
        <w:r w:rsidR="00387765">
          <w:rPr>
            <w:noProof/>
            <w:webHidden/>
          </w:rPr>
          <w:fldChar w:fldCharType="separate"/>
        </w:r>
        <w:r w:rsidR="00387765">
          <w:rPr>
            <w:noProof/>
            <w:webHidden/>
          </w:rPr>
          <w:t>68</w:t>
        </w:r>
        <w:r w:rsidR="00387765">
          <w:rPr>
            <w:noProof/>
            <w:webHidden/>
          </w:rPr>
          <w:fldChar w:fldCharType="end"/>
        </w:r>
      </w:hyperlink>
    </w:p>
    <w:p w14:paraId="52DCB379" w14:textId="1241EA05"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8" w:history="1">
        <w:r w:rsidR="00387765" w:rsidRPr="00524F8D">
          <w:rPr>
            <w:rStyle w:val="Hyperlink"/>
          </w:rPr>
          <w:t>10.1.4.</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ML</w:t>
        </w:r>
        <w:r w:rsidR="00387765">
          <w:rPr>
            <w:noProof/>
            <w:webHidden/>
          </w:rPr>
          <w:tab/>
        </w:r>
        <w:r w:rsidR="00387765">
          <w:rPr>
            <w:noProof/>
            <w:webHidden/>
          </w:rPr>
          <w:fldChar w:fldCharType="begin"/>
        </w:r>
        <w:r w:rsidR="00387765">
          <w:rPr>
            <w:noProof/>
            <w:webHidden/>
          </w:rPr>
          <w:instrText xml:space="preserve"> PAGEREF _Toc177726578 \h </w:instrText>
        </w:r>
        <w:r w:rsidR="00387765">
          <w:rPr>
            <w:noProof/>
            <w:webHidden/>
          </w:rPr>
        </w:r>
        <w:r w:rsidR="00387765">
          <w:rPr>
            <w:noProof/>
            <w:webHidden/>
          </w:rPr>
          <w:fldChar w:fldCharType="separate"/>
        </w:r>
        <w:r w:rsidR="00387765">
          <w:rPr>
            <w:noProof/>
            <w:webHidden/>
          </w:rPr>
          <w:t>69</w:t>
        </w:r>
        <w:r w:rsidR="00387765">
          <w:rPr>
            <w:noProof/>
            <w:webHidden/>
          </w:rPr>
          <w:fldChar w:fldCharType="end"/>
        </w:r>
      </w:hyperlink>
    </w:p>
    <w:p w14:paraId="77DDFAED" w14:textId="7402003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9" w:history="1">
        <w:r w:rsidR="00387765" w:rsidRPr="00524F8D">
          <w:rPr>
            <w:rStyle w:val="Hyperlink"/>
          </w:rPr>
          <w:t>10.1.5.</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nsorFlow Federated</w:t>
        </w:r>
        <w:r w:rsidR="00387765">
          <w:rPr>
            <w:noProof/>
            <w:webHidden/>
          </w:rPr>
          <w:tab/>
        </w:r>
        <w:r w:rsidR="00387765">
          <w:rPr>
            <w:noProof/>
            <w:webHidden/>
          </w:rPr>
          <w:fldChar w:fldCharType="begin"/>
        </w:r>
        <w:r w:rsidR="00387765">
          <w:rPr>
            <w:noProof/>
            <w:webHidden/>
          </w:rPr>
          <w:instrText xml:space="preserve"> PAGEREF _Toc177726579 \h </w:instrText>
        </w:r>
        <w:r w:rsidR="00387765">
          <w:rPr>
            <w:noProof/>
            <w:webHidden/>
          </w:rPr>
        </w:r>
        <w:r w:rsidR="00387765">
          <w:rPr>
            <w:noProof/>
            <w:webHidden/>
          </w:rPr>
          <w:fldChar w:fldCharType="separate"/>
        </w:r>
        <w:r w:rsidR="00387765">
          <w:rPr>
            <w:noProof/>
            <w:webHidden/>
          </w:rPr>
          <w:t>69</w:t>
        </w:r>
        <w:r w:rsidR="00387765">
          <w:rPr>
            <w:noProof/>
            <w:webHidden/>
          </w:rPr>
          <w:fldChar w:fldCharType="end"/>
        </w:r>
      </w:hyperlink>
    </w:p>
    <w:p w14:paraId="19F04B5D" w14:textId="6CA9BB95"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0" w:history="1">
        <w:r w:rsidR="00387765" w:rsidRPr="00524F8D">
          <w:rPr>
            <w:rStyle w:val="Hyperlink"/>
          </w:rPr>
          <w:t>10.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ross-Client Horizontal FL Server Implementation</w:t>
        </w:r>
        <w:r w:rsidR="00387765">
          <w:rPr>
            <w:noProof/>
            <w:webHidden/>
          </w:rPr>
          <w:tab/>
        </w:r>
        <w:r w:rsidR="00387765">
          <w:rPr>
            <w:noProof/>
            <w:webHidden/>
          </w:rPr>
          <w:fldChar w:fldCharType="begin"/>
        </w:r>
        <w:r w:rsidR="00387765">
          <w:rPr>
            <w:noProof/>
            <w:webHidden/>
          </w:rPr>
          <w:instrText xml:space="preserve"> PAGEREF _Toc177726580 \h </w:instrText>
        </w:r>
        <w:r w:rsidR="00387765">
          <w:rPr>
            <w:noProof/>
            <w:webHidden/>
          </w:rPr>
        </w:r>
        <w:r w:rsidR="00387765">
          <w:rPr>
            <w:noProof/>
            <w:webHidden/>
          </w:rPr>
          <w:fldChar w:fldCharType="separate"/>
        </w:r>
        <w:r w:rsidR="00387765">
          <w:rPr>
            <w:noProof/>
            <w:webHidden/>
          </w:rPr>
          <w:t>70</w:t>
        </w:r>
        <w:r w:rsidR="00387765">
          <w:rPr>
            <w:noProof/>
            <w:webHidden/>
          </w:rPr>
          <w:fldChar w:fldCharType="end"/>
        </w:r>
      </w:hyperlink>
    </w:p>
    <w:p w14:paraId="3287EC9A" w14:textId="4E051BC4"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1" w:history="1">
        <w:r w:rsidR="00387765" w:rsidRPr="00524F8D">
          <w:rPr>
            <w:rStyle w:val="Hyperlink"/>
          </w:rPr>
          <w:t>10.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L Server Functions Explained</w:t>
        </w:r>
        <w:r w:rsidR="00387765">
          <w:rPr>
            <w:noProof/>
            <w:webHidden/>
          </w:rPr>
          <w:tab/>
        </w:r>
        <w:r w:rsidR="00387765">
          <w:rPr>
            <w:noProof/>
            <w:webHidden/>
          </w:rPr>
          <w:fldChar w:fldCharType="begin"/>
        </w:r>
        <w:r w:rsidR="00387765">
          <w:rPr>
            <w:noProof/>
            <w:webHidden/>
          </w:rPr>
          <w:instrText xml:space="preserve"> PAGEREF _Toc177726581 \h </w:instrText>
        </w:r>
        <w:r w:rsidR="00387765">
          <w:rPr>
            <w:noProof/>
            <w:webHidden/>
          </w:rPr>
        </w:r>
        <w:r w:rsidR="00387765">
          <w:rPr>
            <w:noProof/>
            <w:webHidden/>
          </w:rPr>
          <w:fldChar w:fldCharType="separate"/>
        </w:r>
        <w:r w:rsidR="00387765">
          <w:rPr>
            <w:noProof/>
            <w:webHidden/>
          </w:rPr>
          <w:t>71</w:t>
        </w:r>
        <w:r w:rsidR="00387765">
          <w:rPr>
            <w:noProof/>
            <w:webHidden/>
          </w:rPr>
          <w:fldChar w:fldCharType="end"/>
        </w:r>
      </w:hyperlink>
    </w:p>
    <w:p w14:paraId="238CA42B" w14:textId="257E70E3"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2" w:history="1">
        <w:r w:rsidR="00387765" w:rsidRPr="00524F8D">
          <w:rPr>
            <w:rStyle w:val="Hyperlink"/>
          </w:rPr>
          <w:t>10.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Data Distribution</w:t>
        </w:r>
        <w:r w:rsidR="00387765">
          <w:rPr>
            <w:noProof/>
            <w:webHidden/>
          </w:rPr>
          <w:tab/>
        </w:r>
        <w:r w:rsidR="00387765">
          <w:rPr>
            <w:noProof/>
            <w:webHidden/>
          </w:rPr>
          <w:fldChar w:fldCharType="begin"/>
        </w:r>
        <w:r w:rsidR="00387765">
          <w:rPr>
            <w:noProof/>
            <w:webHidden/>
          </w:rPr>
          <w:instrText xml:space="preserve"> PAGEREF _Toc177726582 \h </w:instrText>
        </w:r>
        <w:r w:rsidR="00387765">
          <w:rPr>
            <w:noProof/>
            <w:webHidden/>
          </w:rPr>
        </w:r>
        <w:r w:rsidR="00387765">
          <w:rPr>
            <w:noProof/>
            <w:webHidden/>
          </w:rPr>
          <w:fldChar w:fldCharType="separate"/>
        </w:r>
        <w:r w:rsidR="00387765">
          <w:rPr>
            <w:noProof/>
            <w:webHidden/>
          </w:rPr>
          <w:t>74</w:t>
        </w:r>
        <w:r w:rsidR="00387765">
          <w:rPr>
            <w:noProof/>
            <w:webHidden/>
          </w:rPr>
          <w:fldChar w:fldCharType="end"/>
        </w:r>
      </w:hyperlink>
    </w:p>
    <w:p w14:paraId="6582BF64" w14:textId="11460702"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3" w:history="1">
        <w:r w:rsidR="00387765" w:rsidRPr="00524F8D">
          <w:rPr>
            <w:rStyle w:val="Hyperlink"/>
          </w:rPr>
          <w:t>10.3.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Data</w:t>
        </w:r>
        <w:r w:rsidR="00387765">
          <w:rPr>
            <w:noProof/>
            <w:webHidden/>
          </w:rPr>
          <w:tab/>
        </w:r>
        <w:r w:rsidR="00387765">
          <w:rPr>
            <w:noProof/>
            <w:webHidden/>
          </w:rPr>
          <w:fldChar w:fldCharType="begin"/>
        </w:r>
        <w:r w:rsidR="00387765">
          <w:rPr>
            <w:noProof/>
            <w:webHidden/>
          </w:rPr>
          <w:instrText xml:space="preserve"> PAGEREF _Toc177726583 \h </w:instrText>
        </w:r>
        <w:r w:rsidR="00387765">
          <w:rPr>
            <w:noProof/>
            <w:webHidden/>
          </w:rPr>
        </w:r>
        <w:r w:rsidR="00387765">
          <w:rPr>
            <w:noProof/>
            <w:webHidden/>
          </w:rPr>
          <w:fldChar w:fldCharType="separate"/>
        </w:r>
        <w:r w:rsidR="00387765">
          <w:rPr>
            <w:noProof/>
            <w:webHidden/>
          </w:rPr>
          <w:t>74</w:t>
        </w:r>
        <w:r w:rsidR="00387765">
          <w:rPr>
            <w:noProof/>
            <w:webHidden/>
          </w:rPr>
          <w:fldChar w:fldCharType="end"/>
        </w:r>
      </w:hyperlink>
    </w:p>
    <w:p w14:paraId="63F53AE3" w14:textId="0BDB83A3"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4" w:history="1">
        <w:r w:rsidR="00387765" w:rsidRPr="00524F8D">
          <w:rPr>
            <w:rStyle w:val="Hyperlink"/>
          </w:rPr>
          <w:t>10.3.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Data</w:t>
        </w:r>
        <w:r w:rsidR="00387765">
          <w:rPr>
            <w:noProof/>
            <w:webHidden/>
          </w:rPr>
          <w:tab/>
        </w:r>
        <w:r w:rsidR="00387765">
          <w:rPr>
            <w:noProof/>
            <w:webHidden/>
          </w:rPr>
          <w:fldChar w:fldCharType="begin"/>
        </w:r>
        <w:r w:rsidR="00387765">
          <w:rPr>
            <w:noProof/>
            <w:webHidden/>
          </w:rPr>
          <w:instrText xml:space="preserve"> PAGEREF _Toc177726584 \h </w:instrText>
        </w:r>
        <w:r w:rsidR="00387765">
          <w:rPr>
            <w:noProof/>
            <w:webHidden/>
          </w:rPr>
        </w:r>
        <w:r w:rsidR="00387765">
          <w:rPr>
            <w:noProof/>
            <w:webHidden/>
          </w:rPr>
          <w:fldChar w:fldCharType="separate"/>
        </w:r>
        <w:r w:rsidR="00387765">
          <w:rPr>
            <w:noProof/>
            <w:webHidden/>
          </w:rPr>
          <w:t>78</w:t>
        </w:r>
        <w:r w:rsidR="00387765">
          <w:rPr>
            <w:noProof/>
            <w:webHidden/>
          </w:rPr>
          <w:fldChar w:fldCharType="end"/>
        </w:r>
      </w:hyperlink>
    </w:p>
    <w:p w14:paraId="51E11551" w14:textId="30B3298E"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5" w:history="1">
        <w:r w:rsidR="00387765" w:rsidRPr="00524F8D">
          <w:rPr>
            <w:rStyle w:val="Hyperlink"/>
          </w:rPr>
          <w:t>10.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sults</w:t>
        </w:r>
        <w:r w:rsidR="00387765">
          <w:rPr>
            <w:noProof/>
            <w:webHidden/>
          </w:rPr>
          <w:tab/>
        </w:r>
        <w:r w:rsidR="00387765">
          <w:rPr>
            <w:noProof/>
            <w:webHidden/>
          </w:rPr>
          <w:fldChar w:fldCharType="begin"/>
        </w:r>
        <w:r w:rsidR="00387765">
          <w:rPr>
            <w:noProof/>
            <w:webHidden/>
          </w:rPr>
          <w:instrText xml:space="preserve"> PAGEREF _Toc177726585 \h </w:instrText>
        </w:r>
        <w:r w:rsidR="00387765">
          <w:rPr>
            <w:noProof/>
            <w:webHidden/>
          </w:rPr>
        </w:r>
        <w:r w:rsidR="00387765">
          <w:rPr>
            <w:noProof/>
            <w:webHidden/>
          </w:rPr>
          <w:fldChar w:fldCharType="separate"/>
        </w:r>
        <w:r w:rsidR="00387765">
          <w:rPr>
            <w:noProof/>
            <w:webHidden/>
          </w:rPr>
          <w:t>79</w:t>
        </w:r>
        <w:r w:rsidR="00387765">
          <w:rPr>
            <w:noProof/>
            <w:webHidden/>
          </w:rPr>
          <w:fldChar w:fldCharType="end"/>
        </w:r>
      </w:hyperlink>
    </w:p>
    <w:p w14:paraId="42FBB21F" w14:textId="72FB37DF"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6" w:history="1">
        <w:r w:rsidR="00387765" w:rsidRPr="00524F8D">
          <w:rPr>
            <w:rStyle w:val="Hyperlink"/>
          </w:rPr>
          <w:t>10.4.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IID</w:t>
        </w:r>
        <w:r w:rsidR="00387765">
          <w:rPr>
            <w:noProof/>
            <w:webHidden/>
          </w:rPr>
          <w:tab/>
        </w:r>
        <w:r w:rsidR="00387765">
          <w:rPr>
            <w:noProof/>
            <w:webHidden/>
          </w:rPr>
          <w:fldChar w:fldCharType="begin"/>
        </w:r>
        <w:r w:rsidR="00387765">
          <w:rPr>
            <w:noProof/>
            <w:webHidden/>
          </w:rPr>
          <w:instrText xml:space="preserve"> PAGEREF _Toc177726586 \h </w:instrText>
        </w:r>
        <w:r w:rsidR="00387765">
          <w:rPr>
            <w:noProof/>
            <w:webHidden/>
          </w:rPr>
        </w:r>
        <w:r w:rsidR="00387765">
          <w:rPr>
            <w:noProof/>
            <w:webHidden/>
          </w:rPr>
          <w:fldChar w:fldCharType="separate"/>
        </w:r>
        <w:r w:rsidR="00387765">
          <w:rPr>
            <w:noProof/>
            <w:webHidden/>
          </w:rPr>
          <w:t>80</w:t>
        </w:r>
        <w:r w:rsidR="00387765">
          <w:rPr>
            <w:noProof/>
            <w:webHidden/>
          </w:rPr>
          <w:fldChar w:fldCharType="end"/>
        </w:r>
      </w:hyperlink>
    </w:p>
    <w:p w14:paraId="4CED261A" w14:textId="4AA6B3FD"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7" w:history="1">
        <w:r w:rsidR="00387765" w:rsidRPr="00524F8D">
          <w:rPr>
            <w:rStyle w:val="Hyperlink"/>
          </w:rPr>
          <w:t>10.4.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Non-IID</w:t>
        </w:r>
        <w:r w:rsidR="00387765">
          <w:rPr>
            <w:noProof/>
            <w:webHidden/>
          </w:rPr>
          <w:tab/>
        </w:r>
        <w:r w:rsidR="00387765">
          <w:rPr>
            <w:noProof/>
            <w:webHidden/>
          </w:rPr>
          <w:fldChar w:fldCharType="begin"/>
        </w:r>
        <w:r w:rsidR="00387765">
          <w:rPr>
            <w:noProof/>
            <w:webHidden/>
          </w:rPr>
          <w:instrText xml:space="preserve"> PAGEREF _Toc177726587 \h </w:instrText>
        </w:r>
        <w:r w:rsidR="00387765">
          <w:rPr>
            <w:noProof/>
            <w:webHidden/>
          </w:rPr>
        </w:r>
        <w:r w:rsidR="00387765">
          <w:rPr>
            <w:noProof/>
            <w:webHidden/>
          </w:rPr>
          <w:fldChar w:fldCharType="separate"/>
        </w:r>
        <w:r w:rsidR="00387765">
          <w:rPr>
            <w:noProof/>
            <w:webHidden/>
          </w:rPr>
          <w:t>81</w:t>
        </w:r>
        <w:r w:rsidR="00387765">
          <w:rPr>
            <w:noProof/>
            <w:webHidden/>
          </w:rPr>
          <w:fldChar w:fldCharType="end"/>
        </w:r>
      </w:hyperlink>
    </w:p>
    <w:p w14:paraId="40DBA14A" w14:textId="7A1D7FE8"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8" w:history="1">
        <w:r w:rsidR="00387765" w:rsidRPr="00524F8D">
          <w:rPr>
            <w:rStyle w:val="Hyperlink"/>
          </w:rPr>
          <w:t>10.4.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IID</w:t>
        </w:r>
        <w:r w:rsidR="00387765">
          <w:rPr>
            <w:noProof/>
            <w:webHidden/>
          </w:rPr>
          <w:tab/>
        </w:r>
        <w:r w:rsidR="00387765">
          <w:rPr>
            <w:noProof/>
            <w:webHidden/>
          </w:rPr>
          <w:fldChar w:fldCharType="begin"/>
        </w:r>
        <w:r w:rsidR="00387765">
          <w:rPr>
            <w:noProof/>
            <w:webHidden/>
          </w:rPr>
          <w:instrText xml:space="preserve"> PAGEREF _Toc177726588 \h </w:instrText>
        </w:r>
        <w:r w:rsidR="00387765">
          <w:rPr>
            <w:noProof/>
            <w:webHidden/>
          </w:rPr>
        </w:r>
        <w:r w:rsidR="00387765">
          <w:rPr>
            <w:noProof/>
            <w:webHidden/>
          </w:rPr>
          <w:fldChar w:fldCharType="separate"/>
        </w:r>
        <w:r w:rsidR="00387765">
          <w:rPr>
            <w:noProof/>
            <w:webHidden/>
          </w:rPr>
          <w:t>82</w:t>
        </w:r>
        <w:r w:rsidR="00387765">
          <w:rPr>
            <w:noProof/>
            <w:webHidden/>
          </w:rPr>
          <w:fldChar w:fldCharType="end"/>
        </w:r>
      </w:hyperlink>
    </w:p>
    <w:p w14:paraId="44C778A9" w14:textId="5F2734F1" w:rsidR="00387765" w:rsidRDefault="00000000">
      <w:pPr>
        <w:pStyle w:val="TOC3"/>
        <w:rPr>
          <w:rStyle w:val="Hyperlink"/>
        </w:rPr>
      </w:pPr>
      <w:hyperlink w:anchor="_Toc177726589" w:history="1">
        <w:r w:rsidR="00387765" w:rsidRPr="00524F8D">
          <w:rPr>
            <w:rStyle w:val="Hyperlink"/>
          </w:rPr>
          <w:t>10.4.4.</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Non-IID</w:t>
        </w:r>
        <w:r w:rsidR="00387765">
          <w:rPr>
            <w:noProof/>
            <w:webHidden/>
          </w:rPr>
          <w:tab/>
        </w:r>
        <w:r w:rsidR="00387765">
          <w:rPr>
            <w:noProof/>
            <w:webHidden/>
          </w:rPr>
          <w:fldChar w:fldCharType="begin"/>
        </w:r>
        <w:r w:rsidR="00387765">
          <w:rPr>
            <w:noProof/>
            <w:webHidden/>
          </w:rPr>
          <w:instrText xml:space="preserve"> PAGEREF _Toc177726589 \h </w:instrText>
        </w:r>
        <w:r w:rsidR="00387765">
          <w:rPr>
            <w:noProof/>
            <w:webHidden/>
          </w:rPr>
        </w:r>
        <w:r w:rsidR="00387765">
          <w:rPr>
            <w:noProof/>
            <w:webHidden/>
          </w:rPr>
          <w:fldChar w:fldCharType="separate"/>
        </w:r>
        <w:r w:rsidR="00387765">
          <w:rPr>
            <w:noProof/>
            <w:webHidden/>
          </w:rPr>
          <w:t>83</w:t>
        </w:r>
        <w:r w:rsidR="00387765">
          <w:rPr>
            <w:noProof/>
            <w:webHidden/>
          </w:rPr>
          <w:fldChar w:fldCharType="end"/>
        </w:r>
      </w:hyperlink>
    </w:p>
    <w:p w14:paraId="7E26DFA8" w14:textId="77777777" w:rsidR="00387765" w:rsidRDefault="00387765">
      <w:pPr>
        <w:suppressAutoHyphens w:val="0"/>
        <w:spacing w:after="160" w:line="259" w:lineRule="auto"/>
        <w:rPr>
          <w:rStyle w:val="Hyperlink"/>
          <w:i/>
          <w:sz w:val="22"/>
        </w:rPr>
      </w:pPr>
      <w:r>
        <w:rPr>
          <w:rStyle w:val="Hyperlink"/>
        </w:rPr>
        <w:br w:type="page"/>
      </w:r>
    </w:p>
    <w:p w14:paraId="0035C267" w14:textId="336CD100" w:rsidR="00042F6D" w:rsidRDefault="00102E46" w:rsidP="00EF65CF">
      <w:pPr>
        <w:pStyle w:val="Heading1"/>
      </w:pPr>
      <w:r w:rsidRPr="005B5A0D">
        <w:rPr>
          <w:rFonts w:cs="Arial"/>
          <w:szCs w:val="22"/>
        </w:rPr>
        <w:lastRenderedPageBreak/>
        <w:fldChar w:fldCharType="end"/>
      </w:r>
      <w:bookmarkStart w:id="2" w:name="_Toc177726499"/>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MA</w:t>
            </w:r>
            <w:proofErr w:type="spellEnd"/>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WAvg</w:t>
            </w:r>
            <w:proofErr w:type="spellEnd"/>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Jupyter</w:t>
            </w:r>
            <w:proofErr w:type="spellEnd"/>
            <w:r w:rsidRPr="00C654AF">
              <w:rPr>
                <w:rFonts w:eastAsia="Times New Roman" w:cs="Arial"/>
                <w:color w:val="000000"/>
                <w:szCs w:val="18"/>
                <w:lang w:eastAsia="en-IE"/>
              </w:rPr>
              <w:t xml:space="preserve">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726500"/>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5146F906" w14:textId="1018E55F" w:rsidR="00A67C6B" w:rsidRPr="004007A7" w:rsidRDefault="00A67C6B" w:rsidP="003D422A">
      <w:r>
        <w:t xml:space="preserve">Figure 3.2.2 </w:t>
      </w:r>
      <w:proofErr w:type="spellStart"/>
      <w:r>
        <w:rPr>
          <w:i/>
          <w:iCs/>
        </w:rPr>
        <w:t>FedProx</w:t>
      </w:r>
      <w:proofErr w:type="spellEnd"/>
      <w:r>
        <w:t xml:space="preserve"> algorithm adapted from Li, </w:t>
      </w:r>
      <w:r>
        <w:rPr>
          <w:i/>
          <w:iCs/>
        </w:rPr>
        <w:t>et al.,</w:t>
      </w:r>
      <w:r>
        <w:t xml:space="preserve"> (2020b).</w:t>
      </w:r>
    </w:p>
    <w:p w14:paraId="0AFBF421" w14:textId="21E4A435"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w:t>
      </w:r>
      <w:r w:rsidR="00B7192F">
        <w:t>(</w:t>
      </w:r>
      <w:r w:rsidRPr="004007A7">
        <w:t>2020</w:t>
      </w:r>
      <w:r w:rsidR="00B7192F">
        <w:t>)</w:t>
      </w:r>
      <w:r w:rsidRPr="004007A7">
        <w:t>.</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4C3C83C" w:rsidR="00A3785F" w:rsidRPr="004007A7" w:rsidRDefault="00A3785F" w:rsidP="003D422A">
      <w:r w:rsidRPr="004007A7">
        <w:t>Figure 7.2.1</w:t>
      </w:r>
      <w:r w:rsidR="009B549E">
        <w:t>.</w:t>
      </w:r>
      <w:r w:rsidRPr="004007A7">
        <w:t xml:space="preserve">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Default="00A3785F" w:rsidP="003D422A">
      <w:r w:rsidRPr="004007A7">
        <w:t>Figure 7.2.5. Medical non-IID training: Client and global loss metrics.</w:t>
      </w:r>
    </w:p>
    <w:p w14:paraId="5D6BB414" w14:textId="295E7ECB" w:rsidR="00662AD1" w:rsidRDefault="00662AD1" w:rsidP="00662AD1">
      <w:r>
        <w:t>Figure 10.3.1</w:t>
      </w:r>
      <w:r w:rsidR="00FA3DAE">
        <w:t>.</w:t>
      </w:r>
      <w:r>
        <w:t xml:space="preserve"> Target variable distribution across clients for IID data.</w:t>
      </w:r>
    </w:p>
    <w:p w14:paraId="07E849B2" w14:textId="22BE344B" w:rsidR="00662AD1" w:rsidRDefault="00662AD1" w:rsidP="00662AD1">
      <w:r>
        <w:t>Figure 10.3.2</w:t>
      </w:r>
      <w:r w:rsidR="00FA3DAE">
        <w:t>.</w:t>
      </w:r>
      <w:r>
        <w:t xml:space="preserve"> Target variable distribution across clients for non-IID data.</w:t>
      </w:r>
    </w:p>
    <w:p w14:paraId="755FF0C0" w14:textId="77777777" w:rsidR="00662AD1" w:rsidRDefault="00662AD1" w:rsidP="00662AD1">
      <w:r>
        <w:t>Figure 10.3.3. Feature distributions and normality for IID data across clients.</w:t>
      </w:r>
    </w:p>
    <w:p w14:paraId="702B4430" w14:textId="7CA3F3B3" w:rsidR="00662AD1" w:rsidRDefault="00662AD1" w:rsidP="00662AD1">
      <w:r>
        <w:t>Figure 10.3.4. Feature distributions and normality for non-IID data across clients.</w:t>
      </w:r>
    </w:p>
    <w:p w14:paraId="28FA2DA6" w14:textId="77777777" w:rsidR="001220D6" w:rsidRDefault="001220D6" w:rsidP="001220D6">
      <w:r>
        <w:t>Figure 10.4.1. Cumulative accuracy and loss calculations for the technological IID scenario.</w:t>
      </w:r>
    </w:p>
    <w:p w14:paraId="79C6F22F" w14:textId="20B60D27" w:rsidR="001220D6" w:rsidRDefault="001220D6" w:rsidP="001220D6">
      <w:r>
        <w:t>Figure 10.4.2. Cumulative accuracy and loss calculations for the technological non-IID scenario.</w:t>
      </w:r>
    </w:p>
    <w:p w14:paraId="2688ECC1" w14:textId="77777777" w:rsidR="00FB3233" w:rsidRDefault="00FB3233" w:rsidP="00FB3233">
      <w:r>
        <w:t>Figure 10.4.3. Cumulative accuracy and loss calculations for the medical IID scenario.</w:t>
      </w:r>
    </w:p>
    <w:p w14:paraId="7197288F" w14:textId="6DEF7716" w:rsidR="00FB3233" w:rsidRPr="004007A7" w:rsidRDefault="00FB3233" w:rsidP="00FB3233">
      <w:r>
        <w:t>Figure 10.4.4. Cumulative accuracy and loss calculations for the medical non-IID scenario.</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726501"/>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5643F9">
        <w:rPr>
          <w:i/>
          <w:iCs/>
        </w:rPr>
        <w:t>server.py.</w:t>
      </w:r>
    </w:p>
    <w:p w14:paraId="4D535820" w14:textId="77777777" w:rsidR="002C6606" w:rsidRPr="002C6606" w:rsidRDefault="002C6606" w:rsidP="002C6606">
      <w:pPr>
        <w:spacing w:before="60"/>
      </w:pPr>
      <w:r>
        <w:t xml:space="preserve">Table 6.3.2. Functions </w:t>
      </w:r>
      <w:r w:rsidRPr="005643F9">
        <w:rPr>
          <w:i/>
          <w:iCs/>
        </w:rPr>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24349AF7" w14:textId="79E0F16B" w:rsidR="005643F9" w:rsidRDefault="005643F9" w:rsidP="005643F9">
      <w:pPr>
        <w:spacing w:before="60"/>
      </w:pPr>
      <w:r>
        <w:t xml:space="preserve">Table 10.2.1. Overview of functions in </w:t>
      </w:r>
      <w:r w:rsidRPr="005643F9">
        <w:rPr>
          <w:i/>
          <w:iCs/>
        </w:rPr>
        <w:t>server.py.</w:t>
      </w:r>
    </w:p>
    <w:p w14:paraId="1129B26D" w14:textId="459A7F4C" w:rsidR="005643F9" w:rsidRDefault="005643F9" w:rsidP="005643F9">
      <w:pPr>
        <w:spacing w:before="60"/>
      </w:pPr>
      <w:r>
        <w:t xml:space="preserve">Table 10.2.2. Overview of functions in </w:t>
      </w:r>
      <w:r w:rsidRPr="005643F9">
        <w:rPr>
          <w:i/>
          <w:iCs/>
        </w:rPr>
        <w:t>client.py.</w:t>
      </w:r>
    </w:p>
    <w:p w14:paraId="7DCE0316" w14:textId="53124FF7" w:rsidR="005643F9" w:rsidRDefault="005643F9" w:rsidP="005643F9">
      <w:pPr>
        <w:spacing w:before="60"/>
      </w:pPr>
      <w:r>
        <w:t xml:space="preserve">Table 10.2.3. </w:t>
      </w:r>
      <w:r w:rsidRPr="005643F9">
        <w:rPr>
          <w:i/>
          <w:iCs/>
        </w:rPr>
        <w:t>REST</w:t>
      </w:r>
      <w:r>
        <w:t xml:space="preserve"> endpoints and operations for server-client communication.</w:t>
      </w:r>
    </w:p>
    <w:p w14:paraId="2428456C" w14:textId="77777777" w:rsidR="00662AD1" w:rsidRDefault="00662AD1" w:rsidP="00662AD1">
      <w:pPr>
        <w:spacing w:before="60"/>
      </w:pPr>
      <w:r>
        <w:t>Table 10.3.1. Row counts for IID and non-IID clients.</w:t>
      </w:r>
    </w:p>
    <w:p w14:paraId="37FC01B9" w14:textId="77777777" w:rsidR="00662AD1" w:rsidRDefault="00662AD1" w:rsidP="00662AD1">
      <w:pPr>
        <w:spacing w:before="60"/>
      </w:pPr>
      <w:r>
        <w:t>Table 10.3.2. Class distributions and balance status across clients for IID and non-IID data.</w:t>
      </w:r>
    </w:p>
    <w:p w14:paraId="21C3D206" w14:textId="59DAE69B" w:rsidR="00662AD1" w:rsidRDefault="00662AD1" w:rsidP="00662AD1">
      <w:pPr>
        <w:spacing w:before="60"/>
      </w:pPr>
      <w:r>
        <w:t>Table 10.3.3. Shapiro-Wilk test results for features across clients in IID and non-IID data.</w:t>
      </w:r>
    </w:p>
    <w:p w14:paraId="516A380F" w14:textId="72F57748" w:rsidR="00F23CD1" w:rsidRDefault="00F23CD1" w:rsidP="00662AD1">
      <w:pPr>
        <w:spacing w:before="60"/>
        <w:rPr>
          <w:noProof/>
        </w:rPr>
      </w:pPr>
      <w:r w:rsidRPr="005C6999">
        <w:rPr>
          <w:noProof/>
        </w:rPr>
        <w:t>Table 10.3.4</w:t>
      </w:r>
      <w:r>
        <w:rPr>
          <w:noProof/>
        </w:rPr>
        <w:t>.</w:t>
      </w:r>
      <w:r w:rsidRPr="005C6999">
        <w:rPr>
          <w:noProof/>
        </w:rPr>
        <w:t xml:space="preserve"> Distribution of </w:t>
      </w:r>
      <w:r w:rsidRPr="00D526E3">
        <w:rPr>
          <w:i/>
          <w:iCs/>
          <w:noProof/>
        </w:rPr>
        <w:t>lung</w:t>
      </w:r>
      <w:r w:rsidRPr="005C6999">
        <w:rPr>
          <w:noProof/>
        </w:rPr>
        <w:t xml:space="preserve"> and </w:t>
      </w:r>
      <w:r w:rsidRPr="00D526E3">
        <w:rPr>
          <w:i/>
          <w:iCs/>
          <w:noProof/>
        </w:rPr>
        <w:t>not lung</w:t>
      </w:r>
      <w:r w:rsidRPr="005C6999">
        <w:rPr>
          <w:noProof/>
        </w:rPr>
        <w:t xml:space="preserve"> </w:t>
      </w:r>
      <w:r>
        <w:rPr>
          <w:noProof/>
        </w:rPr>
        <w:t>i</w:t>
      </w:r>
      <w:r w:rsidRPr="005C6999">
        <w:rPr>
          <w:noProof/>
        </w:rPr>
        <w:t xml:space="preserve">mages for IID and </w:t>
      </w:r>
      <w:r>
        <w:rPr>
          <w:noProof/>
        </w:rPr>
        <w:t>n</w:t>
      </w:r>
      <w:r w:rsidRPr="005C6999">
        <w:rPr>
          <w:noProof/>
        </w:rPr>
        <w:t xml:space="preserve">on-IID </w:t>
      </w:r>
      <w:r>
        <w:rPr>
          <w:noProof/>
        </w:rPr>
        <w:t>c</w:t>
      </w:r>
      <w:r w:rsidRPr="005C6999">
        <w:rPr>
          <w:noProof/>
        </w:rPr>
        <w:t xml:space="preserve">lients in </w:t>
      </w:r>
      <w:r>
        <w:rPr>
          <w:noProof/>
        </w:rPr>
        <w:t>t</w:t>
      </w:r>
      <w:r w:rsidRPr="005C6999">
        <w:rPr>
          <w:noProof/>
        </w:rPr>
        <w:t xml:space="preserve">rain and </w:t>
      </w:r>
      <w:r>
        <w:rPr>
          <w:noProof/>
        </w:rPr>
        <w:t>t</w:t>
      </w:r>
      <w:r w:rsidRPr="005C6999">
        <w:rPr>
          <w:noProof/>
        </w:rPr>
        <w:t xml:space="preserve">est </w:t>
      </w:r>
      <w:r>
        <w:rPr>
          <w:noProof/>
        </w:rPr>
        <w:t>s</w:t>
      </w:r>
      <w:r w:rsidRPr="005C6999">
        <w:rPr>
          <w:noProof/>
        </w:rPr>
        <w:t>ets</w:t>
      </w:r>
      <w:r>
        <w:rPr>
          <w:noProof/>
        </w:rPr>
        <w:t>.</w:t>
      </w:r>
    </w:p>
    <w:p w14:paraId="20F8387B" w14:textId="77777777" w:rsidR="00A80F1A" w:rsidRDefault="00A80F1A" w:rsidP="00A80F1A">
      <w:pPr>
        <w:spacing w:before="60"/>
      </w:pPr>
      <w:r>
        <w:t>Table 10.4.1. Client and global metrics for accuracy and loss in the technological IID scenario.</w:t>
      </w:r>
    </w:p>
    <w:p w14:paraId="4592F137" w14:textId="6D9B8911" w:rsidR="00A80F1A" w:rsidRDefault="00A80F1A" w:rsidP="00A80F1A">
      <w:pPr>
        <w:spacing w:before="60"/>
      </w:pPr>
      <w:r>
        <w:t>Table 10.4.2. Client and global metrics for accuracy and loss in the technological non-IID scenario.</w:t>
      </w:r>
    </w:p>
    <w:p w14:paraId="0524112A" w14:textId="77777777" w:rsidR="0090589D" w:rsidRDefault="0090589D" w:rsidP="0090589D">
      <w:pPr>
        <w:spacing w:before="60"/>
      </w:pPr>
      <w:r>
        <w:t>Table 10.4.3. Client and global metrics for accuracy and loss in the medical IID scenario.</w:t>
      </w:r>
    </w:p>
    <w:p w14:paraId="732412B0" w14:textId="53B32F7B" w:rsidR="0090589D" w:rsidRDefault="0090589D" w:rsidP="0090589D">
      <w:pPr>
        <w:spacing w:before="60"/>
      </w:pPr>
      <w:r>
        <w:t>Table 10.4.4. Client and global metrics for accuracy and loss in the medical non-IID scenario.</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726502"/>
      <w:r>
        <w:lastRenderedPageBreak/>
        <w:t>1.</w:t>
      </w:r>
      <w:r>
        <w:tab/>
        <w:t>Introduction</w:t>
      </w:r>
      <w:bookmarkEnd w:id="5"/>
    </w:p>
    <w:p w14:paraId="529938ED" w14:textId="77777777" w:rsidR="00042F6D" w:rsidRDefault="00042F6D" w:rsidP="00E9466F">
      <w:pPr>
        <w:pStyle w:val="Heading2"/>
      </w:pPr>
      <w:bookmarkStart w:id="6" w:name="_Toc177726503"/>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 xml:space="preserve">(Arikumar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726504"/>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726505"/>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726506"/>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w:t>
      </w:r>
      <w:proofErr w:type="spellStart"/>
      <w:r w:rsidR="00B609DC" w:rsidRPr="00B609DC">
        <w:t>PySyft</w:t>
      </w:r>
      <w:proofErr w:type="spellEnd"/>
      <w:r w:rsidR="00B609DC" w:rsidRPr="00B609DC">
        <w:t xml:space="preserve">, FATE, Flower, </w:t>
      </w:r>
      <w:proofErr w:type="spellStart"/>
      <w:r w:rsidR="00B609DC" w:rsidRPr="00B609DC">
        <w:t>FedML</w:t>
      </w:r>
      <w:proofErr w:type="spellEnd"/>
      <w:r w:rsidR="00B609DC" w:rsidRPr="00B609DC">
        <w:t xml:space="preserve">,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726507"/>
      <w:r>
        <w:lastRenderedPageBreak/>
        <w:t>2.</w:t>
      </w:r>
      <w:r>
        <w:tab/>
        <w:t>Background</w:t>
      </w:r>
      <w:bookmarkEnd w:id="10"/>
    </w:p>
    <w:p w14:paraId="7A84119A" w14:textId="77777777" w:rsidR="00042F6D" w:rsidRDefault="00042F6D" w:rsidP="00E9466F">
      <w:pPr>
        <w:pStyle w:val="Heading2"/>
      </w:pPr>
      <w:bookmarkStart w:id="11" w:name="_Toc177726508"/>
      <w:r>
        <w:t>2.1.</w:t>
      </w:r>
      <w:r>
        <w:tab/>
        <w:t>What is Federated Learning</w:t>
      </w:r>
      <w:bookmarkEnd w:id="11"/>
    </w:p>
    <w:p w14:paraId="57C34FED" w14:textId="2827B134" w:rsidR="0067231B" w:rsidRDefault="0067231B" w:rsidP="0067231B">
      <w:pPr>
        <w:pStyle w:val="BodyText"/>
      </w:pPr>
      <w:r>
        <w:t>This concept was introduced in 2016 by Google engineer</w:t>
      </w:r>
      <w:r w:rsidR="008C4826">
        <w:t>s</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726509"/>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726510"/>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3873557B">
            <wp:extent cx="3944930" cy="3693160"/>
            <wp:effectExtent l="0" t="0" r="0" b="254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3969901" cy="3716537"/>
                    </a:xfrm>
                    <a:prstGeom prst="rect">
                      <a:avLst/>
                    </a:prstGeom>
                  </pic:spPr>
                </pic:pic>
              </a:graphicData>
            </a:graphic>
          </wp:inline>
        </w:drawing>
      </w:r>
      <w:r w:rsidR="00683F17">
        <w:br/>
      </w:r>
      <w:r w:rsidR="00683F17" w:rsidRPr="00E76223">
        <w:t>Figure 2.2.1. Cross-device scenario.</w:t>
      </w:r>
    </w:p>
    <w:p w14:paraId="5EBEA1A2" w14:textId="77777777" w:rsidR="00042F6D" w:rsidRDefault="00042F6D" w:rsidP="00E9466F">
      <w:pPr>
        <w:pStyle w:val="Heading3"/>
      </w:pPr>
      <w:bookmarkStart w:id="14" w:name="_Toc177726511"/>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E6B142C" w:rsidR="00387765" w:rsidRDefault="00B33729" w:rsidP="00036F8C">
      <w:pPr>
        <w:pStyle w:val="Captions"/>
      </w:pPr>
      <w:r>
        <w:rPr>
          <w:noProof/>
        </w:rPr>
        <w:drawing>
          <wp:inline distT="0" distB="0" distL="0" distR="0" wp14:anchorId="1D89A418" wp14:editId="7F54818F">
            <wp:extent cx="5173765" cy="3368040"/>
            <wp:effectExtent l="0" t="0" r="8255" b="381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189196" cy="3378086"/>
                    </a:xfrm>
                    <a:prstGeom prst="rect">
                      <a:avLst/>
                    </a:prstGeom>
                  </pic:spPr>
                </pic:pic>
              </a:graphicData>
            </a:graphic>
          </wp:inline>
        </w:drawing>
      </w:r>
      <w:r w:rsidR="00211325">
        <w:br/>
        <w:t>Figure 2.2.2. Cross-silo scenario.</w:t>
      </w:r>
    </w:p>
    <w:p w14:paraId="2CF1B261" w14:textId="77777777" w:rsidR="00387765" w:rsidRDefault="00387765">
      <w:pPr>
        <w:suppressAutoHyphens w:val="0"/>
        <w:spacing w:after="160" w:line="259" w:lineRule="auto"/>
      </w:pPr>
      <w:r>
        <w:br w:type="page"/>
      </w:r>
    </w:p>
    <w:p w14:paraId="524BAEA0" w14:textId="77777777" w:rsidR="00042F6D" w:rsidRDefault="00042F6D" w:rsidP="00102E46">
      <w:pPr>
        <w:pStyle w:val="Heading2"/>
      </w:pPr>
      <w:bookmarkStart w:id="15" w:name="_Toc177726512"/>
      <w:r>
        <w:lastRenderedPageBreak/>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726513"/>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726514"/>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726515"/>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726516"/>
      <w:r>
        <w:t>2.4.</w:t>
      </w:r>
      <w:r>
        <w:tab/>
        <w:t>Federated Learning vs Distributed Machine Learning</w:t>
      </w:r>
      <w:bookmarkEnd w:id="19"/>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726517"/>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726518"/>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726519"/>
      <w:r>
        <w:t>3.1.1.</w:t>
      </w:r>
      <w:r>
        <w:tab/>
      </w:r>
      <w:proofErr w:type="spellStart"/>
      <w:r>
        <w:t>PySyft</w:t>
      </w:r>
      <w:proofErr w:type="spellEnd"/>
      <w:r>
        <w:t xml:space="preserve">, FATE, Flower </w:t>
      </w:r>
      <w:proofErr w:type="spellStart"/>
      <w:r>
        <w:t>FedML</w:t>
      </w:r>
      <w:proofErr w:type="spellEnd"/>
      <w:r>
        <w:t xml:space="preserve">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proofErr w:type="spellStart"/>
      <w:r w:rsidR="009A17F1" w:rsidRPr="003C4000">
        <w:rPr>
          <w:i/>
          <w:iCs/>
        </w:rPr>
        <w:t>PySyft</w:t>
      </w:r>
      <w:proofErr w:type="spellEnd"/>
      <w:r w:rsidR="009A17F1">
        <w:t xml:space="preserve"> a multi-language library that facilitates secure and private ML. It was developed by the </w:t>
      </w:r>
      <w:proofErr w:type="spellStart"/>
      <w:r w:rsidR="009A17F1" w:rsidRPr="00B41F02">
        <w:rPr>
          <w:i/>
          <w:iCs/>
        </w:rPr>
        <w:t>OpenMined</w:t>
      </w:r>
      <w:proofErr w:type="spellEnd"/>
      <w:r w:rsidR="009A17F1">
        <w:t xml:space="preserve"> community with the objective of making FL data science more accessible through Python bindings and user-friendly interfaces. </w:t>
      </w:r>
      <w:proofErr w:type="spellStart"/>
      <w:r w:rsidR="009A17F1" w:rsidRPr="003C4000">
        <w:rPr>
          <w:i/>
          <w:iCs/>
        </w:rPr>
        <w:t>PySyft</w:t>
      </w:r>
      <w:proofErr w:type="spellEnd"/>
      <w:r w:rsidR="009A17F1">
        <w:t xml:space="preserve"> uses libraries like </w:t>
      </w:r>
      <w:proofErr w:type="spellStart"/>
      <w:r w:rsidR="009A17F1" w:rsidRPr="003C4000">
        <w:rPr>
          <w:i/>
          <w:iCs/>
        </w:rPr>
        <w:t>PyTorch</w:t>
      </w:r>
      <w:proofErr w:type="spellEnd"/>
      <w:r w:rsidR="009A17F1">
        <w:t xml:space="preserve"> and TensorFlow with additional capabilities. Comparing it with other frameworks like TFF and </w:t>
      </w:r>
      <w:proofErr w:type="spellStart"/>
      <w:r w:rsidR="009A17F1" w:rsidRPr="003C4000">
        <w:rPr>
          <w:i/>
          <w:iCs/>
        </w:rPr>
        <w:t>PaddleFL</w:t>
      </w:r>
      <w:proofErr w:type="spellEnd"/>
      <w:r w:rsidR="009A17F1">
        <w:t xml:space="preserve">; </w:t>
      </w:r>
      <w:proofErr w:type="spellStart"/>
      <w:r w:rsidR="009A17F1" w:rsidRPr="003C4000">
        <w:rPr>
          <w:i/>
          <w:iCs/>
        </w:rPr>
        <w:t>PySyft</w:t>
      </w:r>
      <w:proofErr w:type="spellEnd"/>
      <w:r w:rsidR="009A17F1">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9A17F1" w:rsidRPr="003C4000">
        <w:rPr>
          <w:i/>
          <w:iCs/>
        </w:rPr>
        <w:t>PySyft</w:t>
      </w:r>
      <w:proofErr w:type="spellEnd"/>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proofErr w:type="spellStart"/>
      <w:r w:rsidRPr="009A1BC3">
        <w:rPr>
          <w:i/>
          <w:iCs/>
        </w:rPr>
        <w:t>FedML</w:t>
      </w:r>
      <w:proofErr w:type="spellEnd"/>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proofErr w:type="spellStart"/>
      <w:r w:rsidR="009A17F1" w:rsidRPr="009A1BC3">
        <w:rPr>
          <w:i/>
          <w:iCs/>
        </w:rPr>
        <w:t>PyTorch</w:t>
      </w:r>
      <w:proofErr w:type="spellEnd"/>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9A17F1" w:rsidRPr="009A1BC3">
        <w:rPr>
          <w:i/>
          <w:iCs/>
        </w:rPr>
        <w:t>FedML</w:t>
      </w:r>
      <w:proofErr w:type="spellEnd"/>
      <w:r w:rsidR="009A17F1" w:rsidRPr="009A1BC3">
        <w:rPr>
          <w:i/>
          <w:iCs/>
        </w:rPr>
        <w:t>-API</w:t>
      </w:r>
      <w:r w:rsidR="009A17F1">
        <w:t xml:space="preserve">, and low-level functionality in the part represented by </w:t>
      </w:r>
      <w:proofErr w:type="spellStart"/>
      <w:r w:rsidR="009A17F1" w:rsidRPr="009A1BC3">
        <w:rPr>
          <w:i/>
          <w:iCs/>
        </w:rPr>
        <w:t>FedML</w:t>
      </w:r>
      <w:proofErr w:type="spellEnd"/>
      <w:r w:rsidR="009A17F1" w:rsidRPr="009A1BC3">
        <w:rPr>
          <w:i/>
          <w:iCs/>
        </w:rPr>
        <w:t>-Core</w:t>
      </w:r>
      <w:r w:rsidR="009A17F1">
        <w:t xml:space="preserve">. This makes it easier for the users to program distributed algorithms. It also has an on-device training capability for smartphones with cryptographic techniques to guarantee privacy, security, and robustness called </w:t>
      </w:r>
      <w:proofErr w:type="spellStart"/>
      <w:r w:rsidR="009A17F1" w:rsidRPr="009A1BC3">
        <w:rPr>
          <w:i/>
          <w:iCs/>
        </w:rPr>
        <w:t>FedML</w:t>
      </w:r>
      <w:proofErr w:type="spellEnd"/>
      <w:r w:rsidR="009A17F1" w:rsidRPr="009A1BC3">
        <w:rPr>
          <w:i/>
          <w:iCs/>
        </w:rPr>
        <w:t>-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726520"/>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3"/>
      <w:proofErr w:type="spellEnd"/>
    </w:p>
    <w:p w14:paraId="6DEE9852" w14:textId="40D5D109" w:rsidR="00392FD9" w:rsidRDefault="00392FD9" w:rsidP="00392FD9">
      <w:pPr>
        <w:pStyle w:val="BodyText"/>
      </w:pPr>
      <w:r>
        <w:t xml:space="preserve">Another innovative framework </w:t>
      </w:r>
      <w:proofErr w:type="spellStart"/>
      <w:r w:rsidRPr="00392FD9">
        <w:rPr>
          <w:i/>
          <w:iCs/>
        </w:rPr>
        <w:t>OpenFL</w:t>
      </w:r>
      <w:proofErr w:type="spellEnd"/>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392FD9" w:rsidRPr="00392FD9">
        <w:rPr>
          <w:i/>
          <w:iCs/>
        </w:rPr>
        <w:t>PyTorch</w:t>
      </w:r>
      <w:proofErr w:type="spellEnd"/>
      <w:r w:rsidR="00392FD9">
        <w:t xml:space="preserve">, </w:t>
      </w:r>
      <w:r w:rsidR="00392FD9" w:rsidRPr="00392FD9">
        <w:rPr>
          <w:i/>
          <w:iCs/>
        </w:rPr>
        <w:t>TensorFlow</w:t>
      </w:r>
      <w:r w:rsidR="00392FD9">
        <w:t xml:space="preserve">, and </w:t>
      </w:r>
      <w:proofErr w:type="spellStart"/>
      <w:r w:rsidR="00392FD9" w:rsidRPr="00392FD9">
        <w:rPr>
          <w:i/>
          <w:iCs/>
        </w:rPr>
        <w:t>XGBoost</w:t>
      </w:r>
      <w:proofErr w:type="spellEnd"/>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w:t>
      </w:r>
      <w:proofErr w:type="spellStart"/>
      <w:r w:rsidR="00392FD9">
        <w:t>PaddleFL</w:t>
      </w:r>
      <w:proofErr w:type="spellEnd"/>
      <w:r w:rsidR="00392FD9">
        <w:t xml:space="preserve"> is an open-source federated learning framework developed by </w:t>
      </w:r>
      <w:proofErr w:type="spellStart"/>
      <w:r w:rsidR="00392FD9" w:rsidRPr="00392FD9">
        <w:rPr>
          <w:i/>
          <w:iCs/>
        </w:rPr>
        <w:t>PaddlePaddle</w:t>
      </w:r>
      <w:proofErr w:type="spellEnd"/>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392FD9" w:rsidRPr="00EA7115">
        <w:rPr>
          <w:i/>
          <w:iCs/>
        </w:rPr>
        <w:t>PaddleFL</w:t>
      </w:r>
      <w:proofErr w:type="spellEnd"/>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392FD9" w:rsidRPr="00EA7115">
        <w:rPr>
          <w:i/>
          <w:iCs/>
        </w:rPr>
        <w:t>PaddleFL</w:t>
      </w:r>
      <w:proofErr w:type="spellEnd"/>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proofErr w:type="spellStart"/>
      <w:r w:rsidRPr="00EA7115">
        <w:rPr>
          <w:i/>
          <w:iCs/>
        </w:rPr>
        <w:t>Substra</w:t>
      </w:r>
      <w:proofErr w:type="spellEnd"/>
      <w:r>
        <w:t xml:space="preserve"> as a framework designed to make machine learning both collaborative and secure. They developed </w:t>
      </w:r>
      <w:proofErr w:type="spellStart"/>
      <w:r w:rsidRPr="00E65CA7">
        <w:rPr>
          <w:i/>
          <w:iCs/>
        </w:rP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E65CA7">
        <w:rPr>
          <w:i/>
          <w:iCs/>
        </w:rP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rsidRPr="00E65CA7">
        <w:rPr>
          <w:i/>
          <w:iCs/>
        </w:rP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proofErr w:type="spellStart"/>
      <w:r w:rsidR="00392FD9" w:rsidRPr="005D5F64">
        <w:rPr>
          <w:i/>
          <w:iCs/>
        </w:rPr>
        <w:t>FLGo</w:t>
      </w:r>
      <w:proofErr w:type="spellEnd"/>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392FD9" w:rsidRPr="005D5F64">
        <w:rPr>
          <w:i/>
          <w:iCs/>
        </w:rPr>
        <w:t>FLGo</w:t>
      </w:r>
      <w:proofErr w:type="spellEnd"/>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392FD9" w:rsidRPr="005D5F64">
        <w:rPr>
          <w:i/>
          <w:iCs/>
        </w:rPr>
        <w:t>FLGo</w:t>
      </w:r>
      <w:proofErr w:type="spellEnd"/>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726521"/>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726522"/>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14D8EF9C"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r w:rsidR="00E65CA7">
        <w:t>.</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726523"/>
      <w:r>
        <w:t>3.2.2.</w:t>
      </w:r>
      <w:r>
        <w:tab/>
      </w:r>
      <w:proofErr w:type="spellStart"/>
      <w:r>
        <w:t>FedProx</w:t>
      </w:r>
      <w:bookmarkEnd w:id="26"/>
      <w:proofErr w:type="spellEnd"/>
    </w:p>
    <w:p w14:paraId="57E0AE15" w14:textId="386281B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proofErr w:type="spellStart"/>
      <w:r w:rsidR="00E16254">
        <w:rPr>
          <w:i/>
          <w:iCs/>
        </w:rPr>
        <w:t>FedProx</w:t>
      </w:r>
      <w:proofErr w:type="spellEnd"/>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726524"/>
      <w:r>
        <w:t>3.2.3.</w:t>
      </w:r>
      <w:r>
        <w:tab/>
      </w:r>
      <w:proofErr w:type="spellStart"/>
      <w:r>
        <w:t>FedMA</w:t>
      </w:r>
      <w:bookmarkEnd w:id="27"/>
      <w:proofErr w:type="spellEnd"/>
    </w:p>
    <w:p w14:paraId="1E5708DD" w14:textId="74933CC6"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4923A0AC"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w:t>
      </w:r>
      <w:r w:rsidR="00B7192F">
        <w:t>(</w:t>
      </w:r>
      <w:r w:rsidR="0030355F">
        <w:t>2020</w:t>
      </w:r>
      <w:r w:rsidR="00B7192F">
        <w:t>)</w:t>
      </w:r>
      <w:r w:rsidR="0030355F">
        <w:t>.</w:t>
      </w:r>
    </w:p>
    <w:p w14:paraId="058F56DB" w14:textId="77777777" w:rsidR="00042F6D" w:rsidRDefault="00042F6D" w:rsidP="00102E46">
      <w:pPr>
        <w:pStyle w:val="Heading3"/>
      </w:pPr>
      <w:bookmarkStart w:id="28" w:name="_Toc177726525"/>
      <w:r>
        <w:t>3.2.4.</w:t>
      </w:r>
      <w:r>
        <w:tab/>
      </w:r>
      <w:proofErr w:type="spellStart"/>
      <w:r>
        <w:t>SecureBoost</w:t>
      </w:r>
      <w:bookmarkEnd w:id="28"/>
      <w:proofErr w:type="spellEnd"/>
    </w:p>
    <w:p w14:paraId="492339D9" w14:textId="424DD673"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726526"/>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726527"/>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proofErr w:type="spellStart"/>
      <w:r w:rsidR="00693B6E" w:rsidRPr="00823E13">
        <w:rPr>
          <w:i/>
          <w:iCs/>
        </w:rPr>
        <w:t>FedBABU</w:t>
      </w:r>
      <w:proofErr w:type="spellEnd"/>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700DB2BE" w:rsidR="00387765"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88F2240" w14:textId="77777777" w:rsidR="00387765" w:rsidRDefault="00387765">
      <w:pPr>
        <w:suppressAutoHyphens w:val="0"/>
        <w:spacing w:after="160" w:line="259" w:lineRule="auto"/>
        <w:rPr>
          <w:rFonts w:eastAsia="Calibri"/>
          <w:kern w:val="2"/>
          <w:sz w:val="22"/>
          <w14:ligatures w14:val="standardContextual"/>
        </w:rPr>
      </w:pPr>
      <w:r>
        <w:br w:type="page"/>
      </w:r>
    </w:p>
    <w:p w14:paraId="5E78F5A6" w14:textId="77777777" w:rsidR="00042F6D" w:rsidRDefault="00042F6D" w:rsidP="00102E46">
      <w:pPr>
        <w:pStyle w:val="Heading2"/>
      </w:pPr>
      <w:bookmarkStart w:id="31" w:name="_Toc177726528"/>
      <w:r>
        <w:lastRenderedPageBreak/>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proofErr w:type="spellStart"/>
      <w:r w:rsidR="00887D4D" w:rsidRPr="00EA2DE7">
        <w:rPr>
          <w:i/>
          <w:iCs/>
        </w:rPr>
        <w:t>MN</w:t>
      </w:r>
      <w:r w:rsidR="00B328AC">
        <w:rPr>
          <w:i/>
          <w:iCs/>
        </w:rPr>
        <w:t>I</w:t>
      </w:r>
      <w:r w:rsidR="0056480C">
        <w:rPr>
          <w:i/>
          <w:iCs/>
        </w:rPr>
        <w:t>un</w:t>
      </w:r>
      <w:r w:rsidR="00887D4D" w:rsidRPr="00EA2DE7">
        <w:rPr>
          <w:i/>
          <w:iCs/>
        </w:rPr>
        <w:t>ST</w:t>
      </w:r>
      <w:proofErr w:type="spellEnd"/>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lastRenderedPageBreak/>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44D5CB6" w:rsidR="00387765"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56EAAF79" w14:textId="77777777" w:rsidR="00387765" w:rsidRDefault="00387765">
      <w:pPr>
        <w:suppressAutoHyphens w:val="0"/>
        <w:spacing w:after="160" w:line="259" w:lineRule="auto"/>
        <w:rPr>
          <w:rFonts w:eastAsia="Calibri"/>
          <w:kern w:val="2"/>
          <w:sz w:val="22"/>
          <w14:ligatures w14:val="standardContextual"/>
        </w:rPr>
      </w:pPr>
      <w:r>
        <w:br w:type="page"/>
      </w:r>
    </w:p>
    <w:p w14:paraId="6174C0FD" w14:textId="77777777" w:rsidR="00042F6D" w:rsidRDefault="00042F6D" w:rsidP="00102E46">
      <w:pPr>
        <w:pStyle w:val="Heading2"/>
      </w:pPr>
      <w:bookmarkStart w:id="32" w:name="_Toc177726529"/>
      <w:r>
        <w:lastRenderedPageBreak/>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proofErr w:type="spellStart"/>
      <w:r w:rsidR="00E7195E" w:rsidRPr="0079454C">
        <w:rPr>
          <w:i/>
          <w:iCs/>
        </w:rPr>
        <w:t>Gunicorn</w:t>
      </w:r>
      <w:proofErr w:type="spellEnd"/>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proofErr w:type="spellStart"/>
      <w:r w:rsidR="00E7195E" w:rsidRPr="007A0923">
        <w:rPr>
          <w:i/>
          <w:iCs/>
        </w:rPr>
        <w:t>Keras</w:t>
      </w:r>
      <w:proofErr w:type="spellEnd"/>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00E7195E" w:rsidRPr="000541D6">
        <w:rPr>
          <w:i/>
          <w:iCs/>
        </w:rPr>
        <w:t>StateManager</w:t>
      </w:r>
      <w:proofErr w:type="spellEnd"/>
      <w:r w:rsidR="00E7195E">
        <w:t xml:space="preserve"> class </w:t>
      </w:r>
      <w:r w:rsidR="00E7195E">
        <w:lastRenderedPageBreak/>
        <w:t xml:space="preserve">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607B13">
        <w:rPr>
          <w:rFonts w:cs="Arial"/>
        </w:rPr>
        <w:t>Lathkar,</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00E7195E" w:rsidRPr="000541D6">
        <w:rPr>
          <w:i/>
          <w:iCs/>
        </w:rPr>
        <w:t>cURL</w:t>
      </w:r>
      <w:proofErr w:type="spellEnd"/>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proofErr w:type="spellStart"/>
      <w:r w:rsidR="00E7195E" w:rsidRPr="000541D6">
        <w:rPr>
          <w:i/>
          <w:iCs/>
        </w:rPr>
        <w:t>cURL</w:t>
      </w:r>
      <w:proofErr w:type="spellEnd"/>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proofErr w:type="spellStart"/>
      <w:r w:rsidR="00E7195E" w:rsidRPr="002A113C">
        <w:rPr>
          <w:i/>
          <w:iCs/>
        </w:rPr>
        <w:t>Procfile</w:t>
      </w:r>
      <w:proofErr w:type="spellEnd"/>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proofErr w:type="spellStart"/>
      <w:r w:rsidR="00E7195E" w:rsidRPr="000541D6">
        <w:rPr>
          <w:i/>
          <w:iCs/>
        </w:rPr>
        <w:t>uWSGI</w:t>
      </w:r>
      <w:proofErr w:type="spellEnd"/>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63C8C8A9" w:rsidR="00387765" w:rsidRDefault="00E7195E" w:rsidP="0030355F">
      <w:pPr>
        <w:pStyle w:val="BodyText"/>
      </w:pPr>
      <w:r>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28C6E079" w14:textId="77777777" w:rsidR="00387765" w:rsidRDefault="00387765">
      <w:pPr>
        <w:suppressAutoHyphens w:val="0"/>
        <w:spacing w:after="160" w:line="259" w:lineRule="auto"/>
        <w:rPr>
          <w:rFonts w:eastAsia="Calibri"/>
          <w:kern w:val="2"/>
          <w:sz w:val="22"/>
          <w14:ligatures w14:val="standardContextual"/>
        </w:rPr>
      </w:pPr>
      <w:r>
        <w:br w:type="page"/>
      </w:r>
    </w:p>
    <w:p w14:paraId="571C8206" w14:textId="77777777" w:rsidR="00042F6D" w:rsidRDefault="00042F6D" w:rsidP="00102E46">
      <w:pPr>
        <w:pStyle w:val="Heading2"/>
      </w:pPr>
      <w:bookmarkStart w:id="33" w:name="_Toc177726530"/>
      <w:r>
        <w:lastRenderedPageBreak/>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xml:space="preserve">,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w:t>
      </w:r>
      <w:r>
        <w:lastRenderedPageBreak/>
        <w:t>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drawing>
          <wp:inline distT="0" distB="0" distL="0" distR="0" wp14:anchorId="0F0FD654" wp14:editId="64C57111">
            <wp:extent cx="5734050" cy="1162516"/>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57627" cy="1167296"/>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726531"/>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726532"/>
      <w:r>
        <w:t>4.1.</w:t>
      </w:r>
      <w:r>
        <w:tab/>
      </w:r>
      <w:r w:rsidR="00B30291">
        <w:t>Primary</w:t>
      </w:r>
      <w:r w:rsidR="003873EB">
        <w:t xml:space="preserve"> Research Methodology</w:t>
      </w:r>
      <w:bookmarkEnd w:id="35"/>
    </w:p>
    <w:p w14:paraId="4E89FF06" w14:textId="66B0E183" w:rsidR="00566EDD" w:rsidRDefault="00566EDD" w:rsidP="001F7E36">
      <w:pPr>
        <w:pStyle w:val="BodyText"/>
      </w:pPr>
      <w:bookmarkStart w:id="36" w:name="_Hlk176611395"/>
      <w:r w:rsidRPr="00566EDD">
        <w:t xml:space="preserve">The primary research methodology for this project was experimentation. The goal was to </w:t>
      </w:r>
      <w:r w:rsidR="00F857C9">
        <w:t>narrow</w:t>
      </w:r>
      <w:r w:rsidRPr="00566EDD">
        <w:t xml:space="preserv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726533"/>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13CD8F06" w:rsidR="006B7091"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4FF4974B" w14:textId="77777777" w:rsidR="006B7091" w:rsidRDefault="006B7091">
      <w:pPr>
        <w:suppressAutoHyphens w:val="0"/>
        <w:spacing w:after="160" w:line="259" w:lineRule="auto"/>
      </w:pPr>
      <w:r>
        <w:br w:type="page"/>
      </w:r>
    </w:p>
    <w:p w14:paraId="1B629E90" w14:textId="275E05E0" w:rsidR="00042F6D" w:rsidRDefault="00042F6D" w:rsidP="00C17198">
      <w:pPr>
        <w:pStyle w:val="Heading2"/>
      </w:pPr>
      <w:bookmarkStart w:id="40" w:name="_Toc177726534"/>
      <w:r>
        <w:lastRenderedPageBreak/>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726535"/>
      <w:r>
        <w:lastRenderedPageBreak/>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6E254237" w:rsidR="00387765" w:rsidRDefault="00D80BF5" w:rsidP="00D80BF5">
      <w:pPr>
        <w:pStyle w:val="Captions"/>
      </w:pPr>
      <w:r>
        <w:rPr>
          <w:noProof/>
        </w:rPr>
        <w:drawing>
          <wp:inline distT="0" distB="0" distL="0" distR="0" wp14:anchorId="0465C463" wp14:editId="26BE832A">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266A2CF2" w14:textId="77777777" w:rsidR="00387765" w:rsidRDefault="00387765">
      <w:pPr>
        <w:suppressAutoHyphens w:val="0"/>
        <w:spacing w:after="160" w:line="259" w:lineRule="auto"/>
      </w:pPr>
      <w:r>
        <w:br w:type="page"/>
      </w:r>
    </w:p>
    <w:p w14:paraId="3E1A719B" w14:textId="709F7DFF" w:rsidR="00042F6D" w:rsidRDefault="00042F6D" w:rsidP="00102E46">
      <w:pPr>
        <w:pStyle w:val="Heading2"/>
      </w:pPr>
      <w:bookmarkStart w:id="43" w:name="_Toc177726536"/>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30EA0682" w:rsidR="00FC005C" w:rsidRDefault="0057355B" w:rsidP="00F67731">
      <w:pPr>
        <w:pStyle w:val="Captions"/>
      </w:pPr>
      <w:r>
        <w:rPr>
          <w:noProof/>
          <w14:ligatures w14:val="standardContextual"/>
        </w:rPr>
        <w:drawing>
          <wp:inline distT="0" distB="0" distL="0" distR="0" wp14:anchorId="1D08816C" wp14:editId="41987AF1">
            <wp:extent cx="3970713" cy="1938406"/>
            <wp:effectExtent l="0" t="0" r="0" b="5080"/>
            <wp:docPr id="295593782"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3782" name="Picture 1"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984770" cy="1945268"/>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726537"/>
      <w:r>
        <w:lastRenderedPageBreak/>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w:t>
      </w:r>
      <w:proofErr w:type="spellStart"/>
      <w:r w:rsidR="00052FFB" w:rsidRPr="00052FFB">
        <w:t>Kermany</w:t>
      </w:r>
      <w:proofErr w:type="spellEnd"/>
      <w:r w:rsidR="00052FFB" w:rsidRPr="00052FFB">
        <w:t>,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726538"/>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8816094" w:rsidR="00387765"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6662B7F3" w14:textId="77777777" w:rsidR="00387765" w:rsidRDefault="00387765">
      <w:pPr>
        <w:suppressAutoHyphens w:val="0"/>
        <w:spacing w:after="160" w:line="259" w:lineRule="auto"/>
      </w:pPr>
      <w:r>
        <w:br w:type="page"/>
      </w:r>
    </w:p>
    <w:p w14:paraId="3B3D5E2F" w14:textId="77777777" w:rsidR="00042F6D" w:rsidRDefault="00042F6D" w:rsidP="00102E46">
      <w:pPr>
        <w:pStyle w:val="Heading2"/>
      </w:pPr>
      <w:bookmarkStart w:id="46" w:name="_Toc177726539"/>
      <w:r>
        <w:lastRenderedPageBreak/>
        <w:t>5.1.</w:t>
      </w:r>
      <w:r>
        <w:tab/>
      </w:r>
      <w:proofErr w:type="spellStart"/>
      <w:r>
        <w:t>PySyft</w:t>
      </w:r>
      <w:bookmarkEnd w:id="46"/>
      <w:proofErr w:type="spellEnd"/>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w:t>
      </w:r>
      <w:r w:rsidRPr="00B843DB">
        <w:t>repository (</w:t>
      </w:r>
      <w:proofErr w:type="spellStart"/>
      <w:r w:rsidRPr="00B843DB">
        <w:t>OpenMined</w:t>
      </w:r>
      <w:proofErr w:type="spellEnd"/>
      <w:r w:rsidRPr="00B843DB">
        <w:t>, 2019)</w:t>
      </w:r>
      <w:r>
        <w:t xml:space="preserve">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1AEF845A" w:rsidR="00387765"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71B53E65" w14:textId="77777777" w:rsidR="00387765" w:rsidRDefault="00387765">
      <w:pPr>
        <w:suppressAutoHyphens w:val="0"/>
        <w:spacing w:after="160" w:line="259" w:lineRule="auto"/>
        <w:rPr>
          <w:rFonts w:eastAsia="Calibri"/>
          <w:kern w:val="2"/>
          <w:sz w:val="22"/>
          <w14:ligatures w14:val="standardContextual"/>
        </w:rPr>
      </w:pPr>
      <w:r>
        <w:br w:type="page"/>
      </w:r>
    </w:p>
    <w:p w14:paraId="3C530E36" w14:textId="77777777" w:rsidR="00042F6D" w:rsidRDefault="00042F6D" w:rsidP="00102E46">
      <w:pPr>
        <w:pStyle w:val="Heading2"/>
      </w:pPr>
      <w:bookmarkStart w:id="47" w:name="_Toc177726540"/>
      <w:r>
        <w:lastRenderedPageBreak/>
        <w:t>5.2.</w:t>
      </w:r>
      <w:r>
        <w:tab/>
        <w:t>FATE</w:t>
      </w:r>
      <w:bookmarkEnd w:id="47"/>
    </w:p>
    <w:p w14:paraId="60A928C2" w14:textId="77777777" w:rsidR="00F30F18" w:rsidRDefault="00F30F18" w:rsidP="00F30F18">
      <w:pPr>
        <w:pStyle w:val="BodyText"/>
      </w:pPr>
      <w:r w:rsidRPr="00B76B55">
        <w:rPr>
          <w:i/>
          <w:iCs/>
        </w:rPr>
        <w:t>FATE</w:t>
      </w:r>
      <w:r>
        <w:t xml:space="preserve"> repository has good </w:t>
      </w:r>
      <w:r w:rsidRPr="00B843DB">
        <w:t>structure (FATE, 2021) and</w:t>
      </w:r>
      <w:r>
        <w:t xml:space="preserve">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1B1BA40" w:rsidR="00387765" w:rsidRDefault="00F30F18" w:rsidP="00F30F18">
      <w:pPr>
        <w:pStyle w:val="BodyText"/>
      </w:pPr>
      <w:r>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4A432E66" w14:textId="77777777" w:rsidR="00387765" w:rsidRDefault="00387765">
      <w:pPr>
        <w:suppressAutoHyphens w:val="0"/>
        <w:spacing w:after="160" w:line="259" w:lineRule="auto"/>
        <w:rPr>
          <w:rFonts w:eastAsia="Calibri"/>
          <w:kern w:val="2"/>
          <w:sz w:val="22"/>
          <w14:ligatures w14:val="standardContextual"/>
        </w:rPr>
      </w:pPr>
      <w:r>
        <w:br w:type="page"/>
      </w:r>
    </w:p>
    <w:p w14:paraId="5954FEFD" w14:textId="77777777" w:rsidR="00042F6D" w:rsidRDefault="00042F6D" w:rsidP="00102E46">
      <w:pPr>
        <w:pStyle w:val="Heading2"/>
      </w:pPr>
      <w:bookmarkStart w:id="48" w:name="_Toc177726541"/>
      <w:r>
        <w:lastRenderedPageBreak/>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w:t>
      </w:r>
      <w:r w:rsidRPr="00B843DB">
        <w:t>repository (Flower, 2021) provides</w:t>
      </w:r>
      <w:r>
        <w:t xml:space="preserve">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B1421AC" w:rsidR="00387765"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4E5CB500" w14:textId="77777777" w:rsidR="00387765" w:rsidRDefault="00387765">
      <w:pPr>
        <w:suppressAutoHyphens w:val="0"/>
        <w:spacing w:after="160" w:line="259" w:lineRule="auto"/>
        <w:rPr>
          <w:rFonts w:eastAsia="Calibri"/>
          <w:kern w:val="2"/>
          <w:sz w:val="22"/>
          <w14:ligatures w14:val="standardContextual"/>
        </w:rPr>
      </w:pPr>
      <w:r>
        <w:br w:type="page"/>
      </w:r>
    </w:p>
    <w:p w14:paraId="2CC713CB" w14:textId="77777777" w:rsidR="00042F6D" w:rsidRDefault="00042F6D" w:rsidP="00102E46">
      <w:pPr>
        <w:pStyle w:val="Heading2"/>
      </w:pPr>
      <w:bookmarkStart w:id="49" w:name="_Toc177726542"/>
      <w:r>
        <w:lastRenderedPageBreak/>
        <w:t>5.4.</w:t>
      </w:r>
      <w:r>
        <w:tab/>
      </w:r>
      <w:proofErr w:type="spellStart"/>
      <w:r>
        <w:t>FedML</w:t>
      </w:r>
      <w:bookmarkEnd w:id="49"/>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w:t>
      </w:r>
      <w:r w:rsidRPr="00B843DB">
        <w:t>deploying its experiments (</w:t>
      </w:r>
      <w:proofErr w:type="spellStart"/>
      <w:r w:rsidRPr="00B843DB">
        <w:t>FedML</w:t>
      </w:r>
      <w:proofErr w:type="spellEnd"/>
      <w:r w:rsidRPr="00B843DB">
        <w:t>, 2023). It</w:t>
      </w:r>
      <w:r>
        <w:t xml:space="preserve">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28D44911" w:rsidR="00387765"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w:t>
      </w:r>
      <w:r w:rsidRPr="00B72903">
        <w:t>(open.fedml.ai); however</w:t>
      </w:r>
      <w:r>
        <w:t xml:space="preserve">,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7303E611" w14:textId="77777777" w:rsidR="00387765" w:rsidRDefault="00387765">
      <w:pPr>
        <w:suppressAutoHyphens w:val="0"/>
        <w:spacing w:after="160" w:line="259" w:lineRule="auto"/>
        <w:rPr>
          <w:rFonts w:eastAsia="Calibri"/>
          <w:kern w:val="2"/>
          <w:sz w:val="22"/>
          <w14:ligatures w14:val="standardContextual"/>
        </w:rPr>
      </w:pPr>
      <w:r>
        <w:br w:type="page"/>
      </w:r>
    </w:p>
    <w:p w14:paraId="6C4F0B17" w14:textId="77777777" w:rsidR="00042F6D" w:rsidRDefault="00042F6D" w:rsidP="00102E46">
      <w:pPr>
        <w:pStyle w:val="Heading2"/>
      </w:pPr>
      <w:bookmarkStart w:id="50" w:name="_Toc177726543"/>
      <w:r>
        <w:lastRenderedPageBreak/>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272F01A6" w:rsidR="00387765"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515EF32D" w14:textId="77777777" w:rsidR="00387765" w:rsidRDefault="00387765">
      <w:pPr>
        <w:suppressAutoHyphens w:val="0"/>
        <w:spacing w:after="160" w:line="259" w:lineRule="auto"/>
        <w:rPr>
          <w:rFonts w:eastAsia="Calibri"/>
          <w:kern w:val="2"/>
          <w:sz w:val="22"/>
          <w14:ligatures w14:val="standardContextual"/>
        </w:rPr>
      </w:pPr>
      <w:r>
        <w:br w:type="page"/>
      </w:r>
    </w:p>
    <w:p w14:paraId="2F6961F9" w14:textId="77777777" w:rsidR="00042F6D" w:rsidRDefault="00042F6D" w:rsidP="00102E46">
      <w:pPr>
        <w:pStyle w:val="Heading2"/>
      </w:pPr>
      <w:bookmarkStart w:id="51" w:name="_Toc177726544"/>
      <w:r>
        <w:lastRenderedPageBreak/>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726545"/>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1C3B10B9" w:rsidR="00387765"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20FD435B" w14:textId="77777777" w:rsidR="00387765" w:rsidRDefault="00387765">
      <w:pPr>
        <w:suppressAutoHyphens w:val="0"/>
        <w:spacing w:after="160" w:line="259" w:lineRule="auto"/>
      </w:pPr>
      <w:r>
        <w:br w:type="page"/>
      </w:r>
    </w:p>
    <w:p w14:paraId="53F31FC3" w14:textId="77777777" w:rsidR="00042F6D" w:rsidRDefault="00042F6D" w:rsidP="00102E46">
      <w:pPr>
        <w:pStyle w:val="Heading2"/>
      </w:pPr>
      <w:bookmarkStart w:id="53" w:name="_Toc177726546"/>
      <w:r>
        <w:lastRenderedPageBreak/>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726547"/>
      <w:r>
        <w:lastRenderedPageBreak/>
        <w:t>6.2.</w:t>
      </w:r>
      <w:r>
        <w:tab/>
        <w:t>FL Server Flow</w:t>
      </w:r>
      <w:bookmarkEnd w:id="54"/>
    </w:p>
    <w:p w14:paraId="5925A800" w14:textId="306626B1"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w:t>
      </w:r>
      <w:r w:rsidRPr="005801E6">
        <w:t xml:space="preserve">process </w:t>
      </w:r>
      <w:r w:rsidR="005801E6" w:rsidRPr="005801E6">
        <w:t>(</w:t>
      </w:r>
      <w:hyperlink r:id="rId39" w:tgtFrame="_new" w:history="1">
        <w:r w:rsidR="005801E6" w:rsidRPr="005801E6">
          <w:rPr>
            <w:rStyle w:val="Hyperlink"/>
            <w:noProof w:val="0"/>
            <w:color w:val="auto"/>
            <w:u w:val="none"/>
          </w:rPr>
          <w:t>www.youtube.com</w:t>
        </w:r>
      </w:hyperlink>
      <w:r w:rsidR="005801E6" w:rsidRPr="005801E6">
        <w:t>, 2024b),</w:t>
      </w:r>
      <w:r w:rsidRPr="005801E6">
        <w:t xml:space="preserve"> as </w:t>
      </w:r>
      <w:r>
        <w:t>well as Figure 6.3.</w:t>
      </w:r>
    </w:p>
    <w:p w14:paraId="6A7EB1F3" w14:textId="6AFDF314" w:rsidR="00387765"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2B6346EB" w14:textId="77777777" w:rsidR="00387765" w:rsidRDefault="00387765">
      <w:pPr>
        <w:suppressAutoHyphens w:val="0"/>
        <w:spacing w:after="160" w:line="259" w:lineRule="auto"/>
      </w:pPr>
      <w:r>
        <w:br w:type="page"/>
      </w:r>
    </w:p>
    <w:p w14:paraId="441DA0A3" w14:textId="77777777" w:rsidR="00042F6D" w:rsidRDefault="00042F6D" w:rsidP="00102E46">
      <w:pPr>
        <w:pStyle w:val="Heading2"/>
      </w:pPr>
      <w:bookmarkStart w:id="55" w:name="_Toc177726548"/>
      <w:r>
        <w:lastRenderedPageBreak/>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726549"/>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726550"/>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w:t>
      </w:r>
      <w:r w:rsidRPr="00480400">
        <w:lastRenderedPageBreak/>
        <w:t xml:space="preserve">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7906ED9C" w:rsidR="00387765" w:rsidRDefault="009B0F6F" w:rsidP="00272DBC">
      <w:pPr>
        <w:pStyle w:val="Captions"/>
        <w:rPr>
          <w:i/>
          <w:iCs/>
        </w:rPr>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19D67E99" w14:textId="77777777" w:rsidR="00387765" w:rsidRDefault="00387765">
      <w:pPr>
        <w:suppressAutoHyphens w:val="0"/>
        <w:spacing w:after="160" w:line="259" w:lineRule="auto"/>
        <w:rPr>
          <w:i/>
          <w:iCs/>
        </w:rPr>
      </w:pPr>
      <w:r>
        <w:rPr>
          <w:i/>
          <w:iCs/>
        </w:rPr>
        <w:br w:type="page"/>
      </w:r>
    </w:p>
    <w:p w14:paraId="01BB8E07" w14:textId="77777777" w:rsidR="00042F6D" w:rsidRDefault="00042F6D" w:rsidP="00102E46">
      <w:pPr>
        <w:pStyle w:val="Heading2"/>
      </w:pPr>
      <w:bookmarkStart w:id="59" w:name="_Toc177726551"/>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726552"/>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726553"/>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726554"/>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726555"/>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112BEAB" w:rsidR="00387765" w:rsidRDefault="003F2B22" w:rsidP="00E50811">
      <w:pPr>
        <w:pStyle w:val="Captions"/>
      </w:pPr>
      <w:r>
        <w:rPr>
          <w:noProof/>
        </w:rPr>
        <w:drawing>
          <wp:inline distT="0" distB="0" distL="0" distR="0" wp14:anchorId="5E95F6DB" wp14:editId="2B2788F9">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67295B3E" w14:textId="77777777" w:rsidR="00387765" w:rsidRDefault="00387765">
      <w:pPr>
        <w:suppressAutoHyphens w:val="0"/>
        <w:spacing w:after="160" w:line="259" w:lineRule="auto"/>
      </w:pPr>
      <w:r>
        <w:br w:type="page"/>
      </w:r>
    </w:p>
    <w:p w14:paraId="2D968024" w14:textId="77777777" w:rsidR="00042F6D" w:rsidRDefault="00042F6D" w:rsidP="00102E46">
      <w:pPr>
        <w:pStyle w:val="Heading2"/>
      </w:pPr>
      <w:bookmarkStart w:id="66" w:name="_Toc177726556"/>
      <w:bookmarkEnd w:id="65"/>
      <w:r>
        <w:lastRenderedPageBreak/>
        <w:t>6.7.</w:t>
      </w:r>
      <w:r>
        <w:tab/>
        <w:t>Data Collection</w:t>
      </w:r>
      <w:bookmarkEnd w:id="66"/>
    </w:p>
    <w:p w14:paraId="05F5ECEB" w14:textId="62FFB9D8"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r w:rsidR="00F539D3">
        <w:t xml:space="preserve"> Section </w:t>
      </w:r>
      <w:r w:rsidR="004C4554">
        <w:t xml:space="preserve">10.3 of the annex contains </w:t>
      </w:r>
      <w:r w:rsidR="001F50EC">
        <w:t xml:space="preserve">figures illustrating how data was distributed for </w:t>
      </w:r>
      <w:r w:rsidR="00904FB9">
        <w:t>both the</w:t>
      </w:r>
      <w:r w:rsidR="001F50EC">
        <w:t xml:space="preserve"> technological and </w:t>
      </w:r>
      <w:r w:rsidR="002C13E0">
        <w:t>medical scenarios.</w:t>
      </w:r>
    </w:p>
    <w:p w14:paraId="01BEA90B" w14:textId="77777777" w:rsidR="00042F6D" w:rsidRDefault="00042F6D" w:rsidP="00102E46">
      <w:pPr>
        <w:pStyle w:val="Heading3"/>
      </w:pPr>
      <w:bookmarkStart w:id="67" w:name="_Toc177726557"/>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421A0428" w:rsidR="00387765" w:rsidRDefault="00380635" w:rsidP="00F86D26">
      <w:pPr>
        <w:pStyle w:val="BodyText"/>
      </w:pPr>
      <w:r w:rsidRPr="004D7485">
        <w:t>In total, five clients were simulated, each receiving both an IID and a non-IID dataset, all of which were saved in CSV format within specific directories.</w:t>
      </w:r>
    </w:p>
    <w:p w14:paraId="7B1E4566" w14:textId="77777777" w:rsidR="00387765" w:rsidRDefault="00387765">
      <w:pPr>
        <w:suppressAutoHyphens w:val="0"/>
        <w:spacing w:after="160" w:line="259" w:lineRule="auto"/>
        <w:rPr>
          <w:rFonts w:eastAsia="Calibri"/>
          <w:kern w:val="2"/>
          <w:sz w:val="22"/>
          <w14:ligatures w14:val="standardContextual"/>
        </w:rPr>
      </w:pPr>
      <w:r>
        <w:br w:type="page"/>
      </w:r>
    </w:p>
    <w:p w14:paraId="0A67B4CF" w14:textId="77777777" w:rsidR="00042F6D" w:rsidRDefault="00042F6D" w:rsidP="00102E46">
      <w:pPr>
        <w:pStyle w:val="Heading3"/>
      </w:pPr>
      <w:bookmarkStart w:id="68" w:name="_Toc177726558"/>
      <w:r>
        <w:lastRenderedPageBreak/>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408D1A22" w14:textId="77777777" w:rsidR="001D4490" w:rsidRPr="00500BF8" w:rsidRDefault="001D4490" w:rsidP="00F86D26">
      <w:pPr>
        <w:pStyle w:val="BodyText"/>
      </w:pPr>
      <w:r>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lastRenderedPageBreak/>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726559"/>
      <w:r>
        <w:lastRenderedPageBreak/>
        <w:t>7.</w:t>
      </w:r>
      <w:r>
        <w:tab/>
        <w:t>Results</w:t>
      </w:r>
      <w:bookmarkEnd w:id="69"/>
    </w:p>
    <w:p w14:paraId="2AAF6E14" w14:textId="2C6A8CD1"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726560"/>
      <w:r>
        <w:t>7.1.</w:t>
      </w:r>
      <w:r>
        <w:tab/>
        <w:t>Technological scenario</w:t>
      </w:r>
      <w:bookmarkEnd w:id="70"/>
    </w:p>
    <w:p w14:paraId="3CAC59C4" w14:textId="73679A7F"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w:t>
      </w:r>
      <w:r w:rsidR="00905B30">
        <w:t>1</w:t>
      </w:r>
      <w:r>
        <w:t xml:space="preserve">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10968481"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00905B30">
        <w:t>, as depicted in Figure 7.1.2</w:t>
      </w:r>
      <w:r>
        <w:t>.</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1" w:name="_Toc177726561"/>
      <w:r>
        <w:lastRenderedPageBreak/>
        <w:t>7.1.1.</w:t>
      </w:r>
      <w:r>
        <w:tab/>
        <w:t xml:space="preserve">IID </w:t>
      </w:r>
      <w:r w:rsidR="002F14C8">
        <w:t>D</w:t>
      </w:r>
      <w:r>
        <w:t>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D9EC9A5">
            <wp:extent cx="5875020" cy="1752542"/>
            <wp:effectExtent l="0" t="0" r="0" b="635"/>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923668" cy="1767054"/>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47E437EB" w:rsidR="006B7091" w:rsidRDefault="005F00FE" w:rsidP="00A07082">
      <w:pPr>
        <w:pStyle w:val="Captions"/>
      </w:pPr>
      <w:r>
        <w:rPr>
          <w:noProof/>
        </w:rPr>
        <w:drawing>
          <wp:inline distT="0" distB="0" distL="0" distR="0" wp14:anchorId="3B503D41" wp14:editId="5EFE3492">
            <wp:extent cx="5623560" cy="1686614"/>
            <wp:effectExtent l="0" t="0" r="0" b="889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650718" cy="1694759"/>
                    </a:xfrm>
                    <a:prstGeom prst="rect">
                      <a:avLst/>
                    </a:prstGeom>
                  </pic:spPr>
                </pic:pic>
              </a:graphicData>
            </a:graphic>
          </wp:inline>
        </w:drawing>
      </w:r>
      <w:r>
        <w:br/>
      </w:r>
      <w:r w:rsidRPr="00DD1404">
        <w:t>Figure 7.1.</w:t>
      </w:r>
      <w:r>
        <w:t>4</w:t>
      </w:r>
      <w:r w:rsidRPr="00DD1404">
        <w:t>. Technological IID training: Client and global loss metrics.</w:t>
      </w:r>
    </w:p>
    <w:p w14:paraId="194219A0" w14:textId="77777777" w:rsidR="006B7091" w:rsidRDefault="006B7091">
      <w:pPr>
        <w:suppressAutoHyphens w:val="0"/>
        <w:spacing w:after="160" w:line="259" w:lineRule="auto"/>
      </w:pPr>
      <w:r>
        <w:br w:type="page"/>
      </w:r>
    </w:p>
    <w:p w14:paraId="19E41322" w14:textId="33BA0884" w:rsidR="00042F6D" w:rsidRDefault="00042F6D" w:rsidP="00102E46">
      <w:pPr>
        <w:pStyle w:val="Heading3"/>
      </w:pPr>
      <w:bookmarkStart w:id="72" w:name="_Toc177726562"/>
      <w:r>
        <w:lastRenderedPageBreak/>
        <w:t>7.1.2.</w:t>
      </w:r>
      <w:r>
        <w:tab/>
        <w:t xml:space="preserve">Non-IID </w:t>
      </w:r>
      <w:r w:rsidR="002F14C8">
        <w:t>D</w:t>
      </w:r>
      <w:r>
        <w:t>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p>
    <w:p w14:paraId="5998B11C" w14:textId="04BD91BF" w:rsidR="006B7091" w:rsidRDefault="006B7091" w:rsidP="006B7091">
      <w:pPr>
        <w:pStyle w:val="Captions"/>
      </w:pPr>
      <w:r>
        <w:rPr>
          <w:noProof/>
        </w:rPr>
        <w:drawing>
          <wp:inline distT="0" distB="0" distL="0" distR="0" wp14:anchorId="61E30D3B" wp14:editId="49A136C1">
            <wp:extent cx="6083120" cy="1808480"/>
            <wp:effectExtent l="0" t="0" r="0" b="127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6152677" cy="1829159"/>
                    </a:xfrm>
                    <a:prstGeom prst="rect">
                      <a:avLst/>
                    </a:prstGeom>
                  </pic:spPr>
                </pic:pic>
              </a:graphicData>
            </a:graphic>
          </wp:inline>
        </w:drawing>
      </w:r>
      <w:r>
        <w:br/>
      </w:r>
      <w:r w:rsidRPr="00E51373">
        <w:t>Figure 7.1.</w:t>
      </w:r>
      <w:r>
        <w:t>5</w:t>
      </w:r>
      <w:r w:rsidRPr="00E51373">
        <w:t>. Technological non-IID training: Client and global accuracy metrics.</w:t>
      </w:r>
    </w:p>
    <w:p w14:paraId="10D0FD7F" w14:textId="5C804F4E" w:rsidR="006B7091" w:rsidRPr="006B7091" w:rsidRDefault="006B7091" w:rsidP="006B7091">
      <w:pPr>
        <w:pStyle w:val="Captions"/>
      </w:pPr>
      <w:r w:rsidRPr="006B7091">
        <w:rPr>
          <w:noProof/>
        </w:rPr>
        <w:drawing>
          <wp:inline distT="0" distB="0" distL="0" distR="0" wp14:anchorId="00201EF8" wp14:editId="47676E30">
            <wp:extent cx="6097905" cy="1777785"/>
            <wp:effectExtent l="0" t="0" r="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6179748" cy="1801646"/>
                    </a:xfrm>
                    <a:prstGeom prst="rect">
                      <a:avLst/>
                    </a:prstGeom>
                  </pic:spPr>
                </pic:pic>
              </a:graphicData>
            </a:graphic>
          </wp:inline>
        </w:drawing>
      </w:r>
      <w:r w:rsidRPr="006B7091">
        <w:br/>
        <w:t>Figure 7.1.6. Technological non-IID training: Client and global loss metrics.</w:t>
      </w:r>
    </w:p>
    <w:p w14:paraId="6CC006C0" w14:textId="607EDBD6" w:rsidR="00A07082" w:rsidRDefault="00A07082" w:rsidP="006B7091">
      <w:pPr>
        <w:pStyle w:val="BodyText"/>
        <w:ind w:left="540" w:right="332" w:firstLine="470"/>
        <w:jc w:val="center"/>
      </w:pPr>
      <w:r>
        <w:br w:type="page"/>
      </w:r>
    </w:p>
    <w:p w14:paraId="5DBEB81C" w14:textId="77777777" w:rsidR="00042F6D" w:rsidRDefault="00042F6D" w:rsidP="00102E46">
      <w:pPr>
        <w:pStyle w:val="Heading2"/>
      </w:pPr>
      <w:bookmarkStart w:id="73" w:name="_Toc177726563"/>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53040F89" w:rsidR="006B7091"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55699E" w:rsidRPr="0055699E">
        <w:t>Figure 7.2.1. Distribution of training and testing image data across clients: medical scenario (IID and non-IID variants).</w:t>
      </w:r>
    </w:p>
    <w:p w14:paraId="21CD1220" w14:textId="77777777" w:rsidR="006B7091" w:rsidRDefault="006B7091">
      <w:pPr>
        <w:suppressAutoHyphens w:val="0"/>
        <w:spacing w:after="160" w:line="259" w:lineRule="auto"/>
      </w:pPr>
      <w:r>
        <w:br w:type="page"/>
      </w:r>
    </w:p>
    <w:p w14:paraId="0D15C142" w14:textId="77777777" w:rsidR="00B70868" w:rsidRPr="004007A7" w:rsidRDefault="00B70868" w:rsidP="00B70868">
      <w:pPr>
        <w:pStyle w:val="Captions"/>
      </w:pPr>
    </w:p>
    <w:p w14:paraId="78A9E791" w14:textId="3A5FC85E" w:rsidR="00042F6D" w:rsidRDefault="00042F6D" w:rsidP="00102E46">
      <w:pPr>
        <w:pStyle w:val="Heading3"/>
      </w:pPr>
      <w:bookmarkStart w:id="74" w:name="_Toc177726564"/>
      <w:r>
        <w:t>7.2.1.</w:t>
      </w:r>
      <w:r>
        <w:tab/>
        <w:t xml:space="preserve">IID </w:t>
      </w:r>
      <w:r w:rsidR="002F14C8">
        <w:t>D</w:t>
      </w:r>
      <w:r>
        <w:t>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0DA07237">
            <wp:extent cx="6369284" cy="1894840"/>
            <wp:effectExtent l="0" t="0" r="0"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6402317" cy="1904667"/>
                    </a:xfrm>
                    <a:prstGeom prst="rect">
                      <a:avLst/>
                    </a:prstGeom>
                  </pic:spPr>
                </pic:pic>
              </a:graphicData>
            </a:graphic>
          </wp:inline>
        </w:drawing>
      </w:r>
      <w:r>
        <w:br/>
      </w:r>
      <w:r w:rsidRPr="00E51373">
        <w:t>Figure 7.2.</w:t>
      </w:r>
      <w:r>
        <w:t>2</w:t>
      </w:r>
      <w:r w:rsidRPr="00E51373">
        <w:t>. Medical IID training: Client and global accuracy metrics.</w:t>
      </w:r>
    </w:p>
    <w:p w14:paraId="4BA1B60A" w14:textId="6EBF7F89" w:rsidR="006B7091" w:rsidRDefault="00D71031" w:rsidP="00B70868">
      <w:pPr>
        <w:pStyle w:val="Captions"/>
      </w:pPr>
      <w:r>
        <w:rPr>
          <w:noProof/>
        </w:rPr>
        <w:drawing>
          <wp:inline distT="0" distB="0" distL="0" distR="0" wp14:anchorId="16767228" wp14:editId="49FBF4B2">
            <wp:extent cx="6283960" cy="1875799"/>
            <wp:effectExtent l="0" t="0" r="2540" b="0"/>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6316224" cy="1885430"/>
                    </a:xfrm>
                    <a:prstGeom prst="rect">
                      <a:avLst/>
                    </a:prstGeom>
                  </pic:spPr>
                </pic:pic>
              </a:graphicData>
            </a:graphic>
          </wp:inline>
        </w:drawing>
      </w:r>
      <w:r>
        <w:br/>
      </w:r>
      <w:r w:rsidRPr="00E51373">
        <w:t>Figure 7.2.</w:t>
      </w:r>
      <w:r>
        <w:t>3</w:t>
      </w:r>
      <w:r w:rsidRPr="00E51373">
        <w:t>. Medical IID training: Client and global loss metrics.</w:t>
      </w:r>
    </w:p>
    <w:p w14:paraId="438CA07B" w14:textId="77777777" w:rsidR="006B7091" w:rsidRDefault="006B7091">
      <w:pPr>
        <w:suppressAutoHyphens w:val="0"/>
        <w:spacing w:after="160" w:line="259" w:lineRule="auto"/>
      </w:pPr>
      <w:r>
        <w:br w:type="page"/>
      </w:r>
    </w:p>
    <w:p w14:paraId="3C42EE5F" w14:textId="77777777" w:rsidR="00D71031" w:rsidRDefault="00D71031" w:rsidP="00B70868">
      <w:pPr>
        <w:pStyle w:val="Captions"/>
      </w:pPr>
    </w:p>
    <w:p w14:paraId="2925A2A8" w14:textId="36EA323E" w:rsidR="00042F6D" w:rsidRDefault="00042F6D" w:rsidP="00102E46">
      <w:pPr>
        <w:pStyle w:val="Heading3"/>
      </w:pPr>
      <w:bookmarkStart w:id="75" w:name="_Toc177726565"/>
      <w:r>
        <w:t>7.2.2.</w:t>
      </w:r>
      <w:r>
        <w:tab/>
        <w:t xml:space="preserve">Non-IID </w:t>
      </w:r>
      <w:r w:rsidR="002F14C8">
        <w:t>D</w:t>
      </w:r>
      <w:r>
        <w:t>ata</w:t>
      </w:r>
      <w:bookmarkEnd w:id="75"/>
    </w:p>
    <w:p w14:paraId="30982F0E" w14:textId="124BBB00"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w:t>
      </w:r>
      <w:r w:rsidR="006B7091">
        <w:t>4</w:t>
      </w:r>
      <w:r w:rsidRPr="00886BA1">
        <w:t xml:space="preserve"> and 7.2.</w:t>
      </w:r>
      <w:r w:rsidR="006B7091">
        <w:t>5</w:t>
      </w:r>
      <w:r w:rsidRPr="00886BA1">
        <w:t>.</w:t>
      </w:r>
    </w:p>
    <w:p w14:paraId="5951F3F1" w14:textId="77777777" w:rsidR="004B07BB" w:rsidRDefault="004B07BB" w:rsidP="00B70868">
      <w:pPr>
        <w:pStyle w:val="Captions"/>
      </w:pPr>
      <w:r>
        <w:rPr>
          <w:noProof/>
        </w:rPr>
        <w:drawing>
          <wp:inline distT="0" distB="0" distL="0" distR="0" wp14:anchorId="306AE733" wp14:editId="37AD02B7">
            <wp:extent cx="6288162" cy="1859280"/>
            <wp:effectExtent l="0" t="0" r="0" b="762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6316019" cy="1867517"/>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792CE3F1">
            <wp:extent cx="6193799" cy="1833880"/>
            <wp:effectExtent l="0" t="0" r="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4">
                      <a:extLst>
                        <a:ext uri="{28A0092B-C50C-407E-A947-70E740481C1C}">
                          <a14:useLocalDpi xmlns:a14="http://schemas.microsoft.com/office/drawing/2010/main" val="0"/>
                        </a:ext>
                      </a:extLst>
                    </a:blip>
                    <a:stretch>
                      <a:fillRect/>
                    </a:stretch>
                  </pic:blipFill>
                  <pic:spPr>
                    <a:xfrm>
                      <a:off x="0" y="0"/>
                      <a:ext cx="6227370" cy="1843820"/>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726566"/>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61F1663B" w14:textId="1406C034" w:rsidR="006B7091" w:rsidRDefault="00B843DB" w:rsidP="000E0568">
      <w:pPr>
        <w:pStyle w:val="BodyText"/>
      </w:pPr>
      <w:r w:rsidRPr="00B843DB">
        <w:t>Section 10.4 of the Annex contains all data entries, presented in tables, from the demo recorded on August 28th, 2024 (</w:t>
      </w:r>
      <w:hyperlink r:id="rId66" w:tgtFrame="_new" w:history="1">
        <w:r w:rsidRPr="00B843DB">
          <w:rPr>
            <w:rStyle w:val="Hyperlink"/>
            <w:noProof w:val="0"/>
            <w:color w:val="auto"/>
            <w:u w:val="none"/>
          </w:rPr>
          <w:t>www.youtube.com</w:t>
        </w:r>
      </w:hyperlink>
      <w:r w:rsidRPr="00B843DB">
        <w:t>, 2024b). To validate the results, figures are included for each training scenario, showing the calculations for cumulative average accuracy and loss.</w:t>
      </w:r>
    </w:p>
    <w:p w14:paraId="620834C6" w14:textId="77777777" w:rsidR="006B7091" w:rsidRDefault="006B7091">
      <w:pPr>
        <w:suppressAutoHyphens w:val="0"/>
        <w:spacing w:after="160" w:line="259" w:lineRule="auto"/>
        <w:rPr>
          <w:rFonts w:eastAsia="Calibri"/>
          <w:kern w:val="2"/>
          <w:sz w:val="22"/>
          <w14:ligatures w14:val="standardContextual"/>
        </w:rPr>
      </w:pPr>
      <w:r>
        <w:br w:type="page"/>
      </w:r>
    </w:p>
    <w:p w14:paraId="14F66D34" w14:textId="2920BC71" w:rsidR="0068232E" w:rsidRDefault="00042F6D" w:rsidP="00116F50">
      <w:pPr>
        <w:pStyle w:val="Heading1"/>
      </w:pPr>
      <w:bookmarkStart w:id="78" w:name="_Toc177726567"/>
      <w:bookmarkEnd w:id="77"/>
      <w:r>
        <w:lastRenderedPageBreak/>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726568"/>
      <w:r>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1D05AE79" w:rsidR="00387765"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7E030DD4" w14:textId="77777777" w:rsidR="00387765" w:rsidRDefault="00387765">
      <w:pPr>
        <w:suppressAutoHyphens w:val="0"/>
        <w:spacing w:after="160" w:line="259" w:lineRule="auto"/>
        <w:rPr>
          <w:sz w:val="22"/>
        </w:rPr>
      </w:pPr>
      <w:r>
        <w:br w:type="page"/>
      </w:r>
    </w:p>
    <w:p w14:paraId="2286EE40" w14:textId="0DB07393" w:rsidR="00567346" w:rsidRDefault="00567346" w:rsidP="00567346">
      <w:pPr>
        <w:pStyle w:val="Heading2"/>
      </w:pPr>
      <w:bookmarkStart w:id="80" w:name="_Toc177726569"/>
      <w:r>
        <w:lastRenderedPageBreak/>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9A5D60E" w:rsidR="00387765"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7A11AB01" w14:textId="77777777" w:rsidR="00387765" w:rsidRDefault="00387765">
      <w:pPr>
        <w:suppressAutoHyphens w:val="0"/>
        <w:spacing w:after="160" w:line="259" w:lineRule="auto"/>
        <w:rPr>
          <w:sz w:val="22"/>
        </w:rPr>
      </w:pPr>
      <w:r>
        <w:br w:type="page"/>
      </w:r>
    </w:p>
    <w:p w14:paraId="62B2A3BB" w14:textId="20FDF44B" w:rsidR="00567346" w:rsidRDefault="00567346" w:rsidP="00567346">
      <w:pPr>
        <w:pStyle w:val="Heading2"/>
      </w:pPr>
      <w:bookmarkStart w:id="81" w:name="_Toc177726570"/>
      <w:r>
        <w:lastRenderedPageBreak/>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726571"/>
      <w:r>
        <w:t>8.</w:t>
      </w:r>
      <w:r w:rsidR="000B2385">
        <w:t>4</w:t>
      </w:r>
      <w:r>
        <w:t xml:space="preserve">. </w:t>
      </w:r>
      <w:r w:rsidR="00017EF0">
        <w:t>Recommendations</w:t>
      </w:r>
      <w:bookmarkEnd w:id="82"/>
    </w:p>
    <w:p w14:paraId="781D118C" w14:textId="390FBBEF" w:rsidR="006B7091" w:rsidRDefault="00793D7C" w:rsidP="00832AA4">
      <w:pPr>
        <w:pStyle w:val="BodyText"/>
      </w:pPr>
      <w:r w:rsidRPr="00793D7C">
        <w:t xml:space="preserve">The FL server was developed on Ubuntu 22.04.4 LTS using </w:t>
      </w:r>
      <w:r w:rsidRPr="00793D7C">
        <w:rPr>
          <w:i/>
          <w:iCs/>
        </w:rPr>
        <w:t>Python</w:t>
      </w:r>
      <w:r w:rsidRPr="00793D7C">
        <w:t xml:space="preserve"> version 3.10.12. It is recommended to use the same OS and </w:t>
      </w:r>
      <w:r w:rsidRPr="00793D7C">
        <w:rPr>
          <w:i/>
          <w:iCs/>
        </w:rPr>
        <w:t>Python</w:t>
      </w:r>
      <w:r w:rsidRPr="00793D7C">
        <w:t xml:space="preserve"> version for deployment, as no other </w:t>
      </w:r>
      <w:r>
        <w:t xml:space="preserve">OSs </w:t>
      </w:r>
      <w:r w:rsidRPr="00793D7C">
        <w:t xml:space="preserve">or </w:t>
      </w:r>
      <w:r w:rsidRPr="00793D7C">
        <w:rPr>
          <w:i/>
          <w:iCs/>
        </w:rPr>
        <w:t>Python</w:t>
      </w:r>
      <w:r w:rsidRPr="00793D7C">
        <w:t xml:space="preserve"> versions have been tested with this application. Instructions for cloning the repository and running the experiment can be found in Section 10.2 of the Annex.</w:t>
      </w:r>
    </w:p>
    <w:p w14:paraId="2BA98E33" w14:textId="77777777" w:rsidR="006B7091" w:rsidRDefault="006B7091">
      <w:pPr>
        <w:suppressAutoHyphens w:val="0"/>
        <w:spacing w:after="160" w:line="259" w:lineRule="auto"/>
        <w:rPr>
          <w:rFonts w:eastAsia="Calibri"/>
          <w:kern w:val="2"/>
          <w:sz w:val="22"/>
          <w14:ligatures w14:val="standardContextual"/>
        </w:rPr>
      </w:pPr>
      <w:r>
        <w:br w:type="page"/>
      </w:r>
    </w:p>
    <w:p w14:paraId="4422C847" w14:textId="77777777" w:rsidR="00042F6D" w:rsidRDefault="00042F6D" w:rsidP="00102E46">
      <w:pPr>
        <w:pStyle w:val="Heading1"/>
      </w:pPr>
      <w:bookmarkStart w:id="83" w:name="_Toc177726572"/>
      <w:r>
        <w:lastRenderedPageBreak/>
        <w:t>9.</w:t>
      </w:r>
      <w:r>
        <w:tab/>
        <w:t>References</w:t>
      </w:r>
      <w:bookmarkEnd w:id="83"/>
    </w:p>
    <w:p w14:paraId="377BD551" w14:textId="517C59B0" w:rsidR="003B5FE2" w:rsidRPr="00132548" w:rsidRDefault="003B5FE2" w:rsidP="003B5FE2">
      <w:pPr>
        <w:pStyle w:val="References"/>
      </w:pPr>
      <w:r>
        <w:fldChar w:fldCharType="begin"/>
      </w:r>
      <w:r>
        <w:instrText xml:space="preserve"> ADDIN ZOTERO_BIBL {"uncited":[],"omitted":[],"custom":[]} CSL_BIBLIOGRAPHY </w:instrText>
      </w:r>
      <w:r>
        <w:fldChar w:fldCharType="separate"/>
      </w:r>
      <w:r w:rsidRPr="00132548">
        <w:t xml:space="preserve">Arikumar, K.S., Prathiba, S.B., Alazab, M., Gadekallu, T.R., Pandya, S., Khan, J.M. and Moorthy, R.S. (2022) ‘FL-PMI: Federated Learning-Based Person Movement Identification through Wearable Devices in Smart Healthcare Systems’, </w:t>
      </w:r>
      <w:r w:rsidRPr="00132548">
        <w:rPr>
          <w:i/>
          <w:iCs/>
        </w:rPr>
        <w:t>Sensors</w:t>
      </w:r>
      <w:r w:rsidRPr="00132548">
        <w:t>, 22(4), p. 1377.</w:t>
      </w:r>
      <w:r w:rsidR="00141EBA">
        <w:br/>
      </w:r>
      <w:r w:rsidRPr="00132548">
        <w:t>Available at: https://doi.org/10.3390/s22041377.</w:t>
      </w:r>
    </w:p>
    <w:p w14:paraId="24B3671C" w14:textId="486C4FD7" w:rsidR="003B5FE2" w:rsidRPr="00241A61" w:rsidRDefault="003B5FE2" w:rsidP="003B5FE2">
      <w:pPr>
        <w:pStyle w:val="References"/>
      </w:pPr>
      <w:r w:rsidRPr="00241A61">
        <w:t xml:space="preserve">Beck, K., Beedle, M., van Bennekum, A., Cockburn, A., Cunningham, W., Fowler, M., Grenning, J., Highsmith, J., Hunt, A., Jeffries, R., Kern, J., Marick, B., Martin, R.C., Mellor, S., Schwaber, K., Sutherland, J., and Thomas, D. (2001) </w:t>
      </w:r>
      <w:r w:rsidRPr="00241A61">
        <w:rPr>
          <w:i/>
          <w:iCs/>
        </w:rPr>
        <w:t>Manifesto for Agile Software Development</w:t>
      </w:r>
      <w:r w:rsidRPr="00241A61">
        <w:t>.</w:t>
      </w:r>
      <w:r w:rsidR="00141EBA">
        <w:br/>
      </w:r>
      <w:r w:rsidRPr="00241A61">
        <w:t xml:space="preserve">Available at: </w:t>
      </w:r>
      <w:hyperlink r:id="rId67" w:tgtFrame="_new" w:history="1">
        <w:r w:rsidRPr="00241A61">
          <w:rPr>
            <w:rStyle w:val="Hyperlink"/>
            <w:noProof w:val="0"/>
            <w:color w:val="auto"/>
            <w:u w:val="none"/>
          </w:rPr>
          <w:t>http://www.agilemanifesto.org</w:t>
        </w:r>
      </w:hyperlink>
      <w:r w:rsidRPr="00241A61">
        <w:t xml:space="preserve"> (Accessed: </w:t>
      </w:r>
      <w:r w:rsidR="0027532E">
        <w:t>27</w:t>
      </w:r>
      <w:r w:rsidRPr="00241A61">
        <w:t xml:space="preserve"> </w:t>
      </w:r>
      <w:r w:rsidR="0027532E">
        <w:t>July</w:t>
      </w:r>
      <w:r w:rsidRPr="00241A61">
        <w:t xml:space="preserve"> 2024).</w:t>
      </w:r>
    </w:p>
    <w:p w14:paraId="1187591E" w14:textId="3219D5CE" w:rsidR="003B5FE2" w:rsidRPr="00132548" w:rsidRDefault="003B5FE2" w:rsidP="003B5FE2">
      <w:pPr>
        <w:pStyle w:val="References"/>
      </w:pPr>
      <w:r w:rsidRPr="00132548">
        <w:t xml:space="preserve">Beutel, D.J., Topal, T., Mathur, A., Qiu, X., Fernandez-Marques, J., Gao, Y., Sani, L., Li, K.H., Parcollet, T., de Gusmão, P.P.B. and Lane, N.D. (2022) ‘Flower: A Friendly Federated Learning Research Framework’. </w:t>
      </w:r>
      <w:r w:rsidRPr="00E83488">
        <w:rPr>
          <w:i/>
          <w:iCs/>
        </w:rPr>
        <w:t>arXiv</w:t>
      </w:r>
      <w:r w:rsidRPr="00132548">
        <w:t xml:space="preserve">. Available at: http://arxiv.org/abs/2007.14390 (Accessed: </w:t>
      </w:r>
      <w:r w:rsidR="0027532E">
        <w:t>16</w:t>
      </w:r>
      <w:r w:rsidRPr="00132548">
        <w:t xml:space="preserve"> July 2024).</w:t>
      </w:r>
    </w:p>
    <w:p w14:paraId="1072935E" w14:textId="71A38ECA"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Long Beach</w:t>
      </w:r>
      <w:r w:rsidR="00141EBA">
        <w:t>,</w:t>
      </w:r>
      <w:r w:rsidRPr="00132548">
        <w:t xml:space="preserve"> CA USA: ACM, pp. 3829–3841. Available at: https://doi.org/10.1145/3580305.3599829.</w:t>
      </w:r>
    </w:p>
    <w:p w14:paraId="168C2ADC" w14:textId="7F31A233" w:rsidR="003B5FE2" w:rsidRPr="00132548" w:rsidRDefault="003B5FE2" w:rsidP="003B5FE2">
      <w:pPr>
        <w:pStyle w:val="References"/>
      </w:pPr>
      <w:r w:rsidRPr="00132548">
        <w:t xml:space="preserve">Cheng, K., Fan, T., Jin, Y., Liu, Y., Chen, T., Papadopoulos, D. and Yang, Q. (2021) ‘SecureBoost: A Lossless Federated Learning Framework’. </w:t>
      </w:r>
      <w:r w:rsidRPr="003426B5">
        <w:rPr>
          <w:i/>
          <w:iCs/>
        </w:rPr>
        <w:t>arXiv</w:t>
      </w:r>
      <w:r w:rsidRPr="00132548">
        <w:t>. Available at: http://arxiv.org/abs/1901.08755 (Accessed: 2</w:t>
      </w:r>
      <w:r w:rsidR="0027532E">
        <w:t>0</w:t>
      </w:r>
      <w:r w:rsidRPr="00132548">
        <w:t xml:space="preserve">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 xml:space="preserve">Duchesne, M., Zhang, K. and Talhi, C. (2024) ‘MultiConfederated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4EF96CB7" w:rsidR="003B5FE2" w:rsidRPr="009F58E7" w:rsidRDefault="003B5FE2" w:rsidP="003B5FE2">
      <w:pPr>
        <w:pStyle w:val="References"/>
      </w:pPr>
      <w:r w:rsidRPr="009F58E7">
        <w:t xml:space="preserve">FATE (2021) </w:t>
      </w:r>
      <w:r w:rsidRPr="00585AF4">
        <w:rPr>
          <w:i/>
          <w:iCs/>
        </w:rPr>
        <w:t>FederatedAI/FATE</w:t>
      </w:r>
      <w:r w:rsidRPr="009F58E7">
        <w:t xml:space="preserve">. GitHub. Available at: </w:t>
      </w:r>
      <w:hyperlink r:id="rId68" w:tgtFrame="_new" w:history="1">
        <w:r w:rsidRPr="009F58E7">
          <w:rPr>
            <w:rStyle w:val="Hyperlink"/>
            <w:noProof w:val="0"/>
            <w:color w:val="auto"/>
            <w:u w:val="none"/>
          </w:rPr>
          <w:t>https://github.com/FederatedAI/FATE</w:t>
        </w:r>
      </w:hyperlink>
      <w:r w:rsidRPr="009F58E7">
        <w:t xml:space="preserve"> (Accessed: </w:t>
      </w:r>
      <w:r w:rsidR="00AE492D">
        <w:t>9</w:t>
      </w:r>
      <w:r w:rsidRPr="009F58E7">
        <w:t xml:space="preserve"> </w:t>
      </w:r>
      <w:r w:rsidR="00AE492D">
        <w:t>August</w:t>
      </w:r>
      <w:r w:rsidRPr="009F58E7">
        <w:t xml:space="preserve"> 2024).</w:t>
      </w:r>
    </w:p>
    <w:p w14:paraId="55F799E9" w14:textId="723D2047" w:rsidR="003B5FE2" w:rsidRPr="009F58E7" w:rsidRDefault="003B5FE2" w:rsidP="003B5FE2">
      <w:pPr>
        <w:pStyle w:val="References"/>
      </w:pPr>
      <w:r w:rsidRPr="009F58E7">
        <w:t xml:space="preserve">FedML (2023) </w:t>
      </w:r>
      <w:r w:rsidRPr="00585AF4">
        <w:rPr>
          <w:i/>
          <w:iCs/>
        </w:rPr>
        <w:t>FedML-AI</w:t>
      </w:r>
      <w:r w:rsidRPr="009F58E7">
        <w:t xml:space="preserve">. GitHub. Available at: </w:t>
      </w:r>
      <w:hyperlink r:id="rId69" w:tgtFrame="_new" w:history="1">
        <w:r w:rsidRPr="009F58E7">
          <w:rPr>
            <w:rStyle w:val="Hyperlink"/>
            <w:noProof w:val="0"/>
            <w:color w:val="auto"/>
            <w:u w:val="none"/>
          </w:rPr>
          <w:t>https://github.com/FedML-AI/FedML</w:t>
        </w:r>
      </w:hyperlink>
      <w:r w:rsidRPr="009F58E7">
        <w:t xml:space="preserve"> (Accessed: </w:t>
      </w:r>
      <w:r w:rsidR="00AE492D">
        <w:t>17 August</w:t>
      </w:r>
      <w:r w:rsidRPr="009F58E7">
        <w:t xml:space="preserve"> 2024).</w:t>
      </w:r>
    </w:p>
    <w:p w14:paraId="16D85956" w14:textId="16881375" w:rsidR="003B5FE2" w:rsidRPr="009F58E7" w:rsidRDefault="003B5FE2" w:rsidP="003B5FE2">
      <w:pPr>
        <w:pStyle w:val="References"/>
      </w:pPr>
      <w:r w:rsidRPr="009F58E7">
        <w:t xml:space="preserve">Flower (2021) </w:t>
      </w:r>
      <w:r w:rsidRPr="00585AF4">
        <w:rPr>
          <w:i/>
          <w:iCs/>
        </w:rPr>
        <w:t>adap/flower.</w:t>
      </w:r>
      <w:r w:rsidRPr="009F58E7">
        <w:t xml:space="preserve"> GitHub. Available at: </w:t>
      </w:r>
      <w:hyperlink r:id="rId70" w:tgtFrame="_new" w:history="1">
        <w:r w:rsidRPr="009F58E7">
          <w:rPr>
            <w:rStyle w:val="Hyperlink"/>
            <w:noProof w:val="0"/>
            <w:color w:val="auto"/>
            <w:u w:val="none"/>
          </w:rPr>
          <w:t>https://github.com/adap/flower</w:t>
        </w:r>
      </w:hyperlink>
      <w:r w:rsidRPr="009F58E7">
        <w:t xml:space="preserve"> (Accessed: </w:t>
      </w:r>
      <w:r w:rsidR="00AE492D">
        <w:t>14</w:t>
      </w:r>
      <w:r w:rsidRPr="009F58E7">
        <w:t xml:space="preserve"> </w:t>
      </w:r>
      <w:r w:rsidR="00AE492D">
        <w:t>August</w:t>
      </w:r>
      <w:r w:rsidRPr="009F58E7">
        <w:t xml:space="preserve"> 2024).</w:t>
      </w:r>
    </w:p>
    <w:p w14:paraId="04E7FBFB" w14:textId="4C4DB007" w:rsidR="003B5FE2" w:rsidRPr="00132548" w:rsidRDefault="003B5FE2" w:rsidP="003B5FE2">
      <w:pPr>
        <w:pStyle w:val="References"/>
      </w:pPr>
      <w:r w:rsidRPr="00132548">
        <w:t xml:space="preserve">Galtier, M.N. and Marini, C. (2019) ‘Substra: a framework for privacy-preserving, traceable and collaborative Machine Learning’. </w:t>
      </w:r>
      <w:r w:rsidRPr="0053789C">
        <w:rPr>
          <w:i/>
          <w:iCs/>
        </w:rPr>
        <w:t>arXiv</w:t>
      </w:r>
      <w:r w:rsidRPr="00132548">
        <w:t xml:space="preserve">. Available at: http://arxiv.org/abs/1910.11567 (Accessed: </w:t>
      </w:r>
      <w:r w:rsidR="0048335C">
        <w:t>14</w:t>
      </w:r>
      <w:r w:rsidRPr="00132548">
        <w:t xml:space="preserve"> July 2024).</w:t>
      </w:r>
    </w:p>
    <w:p w14:paraId="52BA8773" w14:textId="765F36FE" w:rsidR="003B5FE2" w:rsidRPr="00132548" w:rsidRDefault="003B5FE2" w:rsidP="003B5FE2">
      <w:pPr>
        <w:pStyle w:val="References"/>
      </w:pPr>
      <w:r w:rsidRPr="00132548">
        <w:t xml:space="preserve">Hard, A., Rao, K., Mathews, R., Ramaswamy, S., Beaufays, F., Augenstein, S., Eichner, H., Kiddon, C. and Ramage, D. (2019) ‘Federated Learning for Mobile Keyboard Prediction’. </w:t>
      </w:r>
      <w:r w:rsidRPr="0053789C">
        <w:rPr>
          <w:i/>
          <w:iCs/>
        </w:rPr>
        <w:t>arXiv</w:t>
      </w:r>
      <w:r w:rsidRPr="00132548">
        <w:t xml:space="preserve">. Available at: http://arxiv.org/abs/1811.03604 (Accessed: </w:t>
      </w:r>
      <w:r w:rsidR="0048335C">
        <w:t>05</w:t>
      </w:r>
      <w:r w:rsidRPr="00132548">
        <w:t xml:space="preserve"> July 2024).</w:t>
      </w:r>
    </w:p>
    <w:p w14:paraId="58EB3A9E" w14:textId="2AF38B99" w:rsidR="003B5FE2" w:rsidRDefault="003B5FE2" w:rsidP="003B5FE2">
      <w:pPr>
        <w:pStyle w:val="References"/>
      </w:pPr>
      <w:r w:rsidRPr="00132548">
        <w:lastRenderedPageBreak/>
        <w:t xml:space="preserve">He, C., Li, S., So, J., Zeng, X., Zhang, M., Wang, H., Wang, X., Vepakomma, P., Singh, A., Qiu, H., Zhu, X., Wang, J., Shen, L., Zhao, P., Kang, Y., Liu, Y., Raskar, R., Yang, Q., Annavaram, M. and Avestimehr, S. (2020) ‘FedML: A Research Library and Benchmark for Federated Machine Learning’. </w:t>
      </w:r>
      <w:r w:rsidRPr="0053789C">
        <w:rPr>
          <w:i/>
          <w:iCs/>
        </w:rPr>
        <w:t>arXiv</w:t>
      </w:r>
      <w:r w:rsidRPr="00132548">
        <w:t xml:space="preserve">. Available at: http://arxiv.org/abs/2007.13518 (Accessed: </w:t>
      </w:r>
      <w:r w:rsidR="0048335C">
        <w:t>14</w:t>
      </w:r>
      <w:r w:rsidRPr="00132548">
        <w:t xml:space="preserve"> July 2024).</w:t>
      </w:r>
    </w:p>
    <w:p w14:paraId="53349231" w14:textId="51F145F9" w:rsidR="003B5FE2" w:rsidRPr="00281B7B" w:rsidRDefault="003B5FE2" w:rsidP="003B5FE2">
      <w:pPr>
        <w:pStyle w:val="References"/>
      </w:pPr>
      <w:r w:rsidRPr="00281B7B">
        <w:t xml:space="preserve">JoseRicoCct (2024a) </w:t>
      </w:r>
      <w:r w:rsidRPr="00281B7B">
        <w:rPr>
          <w:i/>
          <w:iCs/>
        </w:rPr>
        <w:t>Capstone_MScData_Sept23_SB/EvaluationFLFrameworks/1.PySyft at main · JoseRicoCc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w:t>
      </w:r>
      <w:r w:rsidR="0048335C">
        <w:t>tember</w:t>
      </w:r>
      <w:r w:rsidRPr="00281B7B">
        <w:t xml:space="preserve"> 2024).</w:t>
      </w:r>
    </w:p>
    <w:p w14:paraId="22D956FE" w14:textId="53845931" w:rsidR="003B5FE2" w:rsidRPr="00281B7B" w:rsidRDefault="003B5FE2" w:rsidP="003B5FE2">
      <w:pPr>
        <w:pStyle w:val="References"/>
      </w:pPr>
      <w:r w:rsidRPr="00281B7B">
        <w:t xml:space="preserve">JoseRicoCct (2024b) </w:t>
      </w:r>
      <w:r w:rsidRPr="00281B7B">
        <w:rPr>
          <w:i/>
          <w:iCs/>
        </w:rPr>
        <w:t>Capstone_MScData_Sept23_SB/EvaluationFLFrameworks/2.FATE at main · JoseRicoCc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2.FATE</w:t>
        </w:r>
      </w:hyperlink>
      <w:r w:rsidRPr="00281B7B">
        <w:t xml:space="preserve"> (Accessed: 14 </w:t>
      </w:r>
      <w:r w:rsidR="0048335C" w:rsidRPr="00281B7B">
        <w:t>Sep</w:t>
      </w:r>
      <w:r w:rsidR="0048335C">
        <w:t>tember</w:t>
      </w:r>
      <w:r w:rsidRPr="00281B7B">
        <w:t xml:space="preserve"> 2024).</w:t>
      </w:r>
    </w:p>
    <w:p w14:paraId="06EB050D" w14:textId="00CC9C3B" w:rsidR="003B5FE2" w:rsidRPr="00281B7B" w:rsidRDefault="003B5FE2" w:rsidP="003B5FE2">
      <w:pPr>
        <w:pStyle w:val="References"/>
      </w:pPr>
      <w:r w:rsidRPr="00281B7B">
        <w:t xml:space="preserve">JoseRicoCct (2024c) </w:t>
      </w:r>
      <w:r w:rsidRPr="00281B7B">
        <w:rPr>
          <w:i/>
          <w:iCs/>
        </w:rPr>
        <w:t>Capstone_MScData_Sept23_SB/EvaluationFLFrameworks/3.Flower at main · JoseRicoCct/Capstone_MScData_Sept23_SB</w:t>
      </w:r>
      <w:r w:rsidRPr="00281B7B">
        <w:t xml:space="preserve">. [online] GitHub. Available at: </w:t>
      </w:r>
      <w:hyperlink r:id="rId73" w:tgtFrame="_new" w:history="1">
        <w:r w:rsidRPr="00281B7B">
          <w:rPr>
            <w:rStyle w:val="Hyperlink"/>
            <w:noProof w:val="0"/>
            <w:color w:val="auto"/>
            <w:u w:val="none"/>
          </w:rPr>
          <w:t>https://github.com/JoseRicoCct/Capstone_MScData_Sept23_SB/tree/main/EvaluationFLFrameworks/3.Flower</w:t>
        </w:r>
      </w:hyperlink>
      <w:r w:rsidRPr="00281B7B">
        <w:t xml:space="preserve"> (Accessed: 14 </w:t>
      </w:r>
      <w:r w:rsidR="0048335C" w:rsidRPr="00281B7B">
        <w:t>Sep</w:t>
      </w:r>
      <w:r w:rsidR="0048335C">
        <w:t>tember</w:t>
      </w:r>
      <w:r w:rsidRPr="00281B7B">
        <w:t xml:space="preserve"> 2024).</w:t>
      </w:r>
    </w:p>
    <w:p w14:paraId="012D6EBC" w14:textId="25AB6422" w:rsidR="003B5FE2" w:rsidRDefault="003B5FE2" w:rsidP="003B5FE2">
      <w:pPr>
        <w:pStyle w:val="References"/>
      </w:pPr>
      <w:r w:rsidRPr="00281B7B">
        <w:t xml:space="preserve">JoseRicoCct (2024d) </w:t>
      </w:r>
      <w:r w:rsidRPr="00281B7B">
        <w:rPr>
          <w:i/>
          <w:iCs/>
        </w:rPr>
        <w:t>Capstone_MScData_Sept23_SB/EvaluationFLFrameworks/4.FedML at main · JoseRicoCct/Capstone_MScData_Sept23_SB</w:t>
      </w:r>
      <w:r w:rsidRPr="00281B7B">
        <w:t xml:space="preserve">. [online] GitHub. Available at: </w:t>
      </w:r>
      <w:hyperlink r:id="rId74" w:tgtFrame="_new" w:history="1">
        <w:r w:rsidRPr="00281B7B">
          <w:rPr>
            <w:rStyle w:val="Hyperlink"/>
            <w:noProof w:val="0"/>
            <w:color w:val="auto"/>
            <w:u w:val="none"/>
          </w:rPr>
          <w:t>https://github.com/JoseRicoCct/Capstone_MScData_Sept23_SB/tree/main/EvaluationFLFrameworks/4.FedML</w:t>
        </w:r>
      </w:hyperlink>
      <w:r w:rsidRPr="00281B7B">
        <w:t xml:space="preserve"> (Accessed: 14 </w:t>
      </w:r>
      <w:r w:rsidR="0048335C" w:rsidRPr="00281B7B">
        <w:t>Sep</w:t>
      </w:r>
      <w:r w:rsidR="0048335C">
        <w:t>tember</w:t>
      </w:r>
      <w:r w:rsidRPr="00281B7B">
        <w:t xml:space="preserve"> 2024).</w:t>
      </w:r>
    </w:p>
    <w:p w14:paraId="46FDDFD0" w14:textId="4FA8B370" w:rsidR="003B5FE2" w:rsidRPr="00752D92" w:rsidRDefault="003B5FE2" w:rsidP="003B5FE2">
      <w:pPr>
        <w:pStyle w:val="References"/>
      </w:pPr>
      <w:r w:rsidRPr="00752D92">
        <w:t>JoseRicoCct</w:t>
      </w:r>
      <w:r>
        <w:t xml:space="preserve"> </w:t>
      </w:r>
      <w:r w:rsidRPr="00752D92">
        <w:t>(2024e)</w:t>
      </w:r>
      <w:r>
        <w:t xml:space="preserve"> </w:t>
      </w:r>
      <w:r w:rsidRPr="00752D92">
        <w:rPr>
          <w:i/>
          <w:iCs/>
        </w:rPr>
        <w:t>Capstone_MScData_Sept23_SB/EvaluationFLFrameworks/</w:t>
      </w:r>
      <w:r>
        <w:rPr>
          <w:i/>
          <w:iCs/>
        </w:rPr>
        <w:t xml:space="preserve"> </w:t>
      </w:r>
      <w:r w:rsidRPr="00752D92">
        <w:rPr>
          <w:i/>
          <w:iCs/>
        </w:rPr>
        <w:t>5.TensorflowFederated at main JoseRicoCct/Capstone_MScData_Sept23_SB</w:t>
      </w:r>
      <w:r w:rsidRPr="00752D92">
        <w:t xml:space="preserve">. [online] GitHub. Available at: </w:t>
      </w:r>
      <w:hyperlink r:id="rId75"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w:t>
      </w:r>
      <w:r w:rsidR="0048335C" w:rsidRPr="00281B7B">
        <w:t>Sep</w:t>
      </w:r>
      <w:r w:rsidR="0048335C">
        <w:t>tember</w:t>
      </w:r>
      <w:r w:rsidRPr="00752D92">
        <w:t xml:space="preserve"> 2024).</w:t>
      </w:r>
    </w:p>
    <w:p w14:paraId="14800D47" w14:textId="13A69D13" w:rsidR="003B5FE2" w:rsidRPr="00752D92" w:rsidRDefault="003B5FE2" w:rsidP="003B5FE2">
      <w:pPr>
        <w:pStyle w:val="References"/>
      </w:pPr>
      <w:r w:rsidRPr="00752D92">
        <w:t xml:space="preserve">JoseRicoCct (2024f) </w:t>
      </w:r>
      <w:r w:rsidRPr="00752D92">
        <w:rPr>
          <w:i/>
          <w:iCs/>
        </w:rPr>
        <w:t>Capstone_MScData_Sept23_SB/FLServer at main · JoseRicoCct/Capstone_MScData_Sept23_SB</w:t>
      </w:r>
      <w:r w:rsidRPr="00752D92">
        <w:t xml:space="preserve">. [online] GitHub. Available at: </w:t>
      </w:r>
      <w:hyperlink r:id="rId76" w:tgtFrame="_new" w:history="1">
        <w:r w:rsidRPr="00752D92">
          <w:rPr>
            <w:rStyle w:val="Hyperlink"/>
            <w:noProof w:val="0"/>
            <w:color w:val="auto"/>
            <w:u w:val="none"/>
          </w:rPr>
          <w:t>https://github.com/JoseRicoCct/Capstone_MScData_Sept23_SB/tree/main/FLServer</w:t>
        </w:r>
      </w:hyperlink>
      <w:r w:rsidRPr="00752D92">
        <w:t xml:space="preserve"> (Accessed: 1</w:t>
      </w:r>
      <w:r w:rsidR="0048335C">
        <w:t>6</w:t>
      </w:r>
      <w:r w:rsidRPr="00752D92">
        <w:t xml:space="preserve"> </w:t>
      </w:r>
      <w:r w:rsidR="0048335C">
        <w:t>September</w:t>
      </w:r>
      <w:r w:rsidRPr="00752D92">
        <w:t xml:space="preserve"> 2024).</w:t>
      </w:r>
    </w:p>
    <w:p w14:paraId="0F8A0C27" w14:textId="77777777" w:rsidR="003B5FE2" w:rsidRDefault="003B5FE2" w:rsidP="003B5FE2">
      <w:pPr>
        <w:pStyle w:val="References"/>
      </w:pPr>
      <w:r>
        <w:t>Kermany, D., Zhang, K. and Goldbaum, M. (2018). Labeled Optical Coherence Tomography (OCT) and Chest X-Ray Images for Classification</w:t>
      </w:r>
      <w:r w:rsidRPr="00BE7693">
        <w:rPr>
          <w:i/>
          <w:iCs/>
        </w:rPr>
        <w:t>. data.mendeley.com</w:t>
      </w:r>
      <w:r>
        <w:t>, [online] 2. doi:https://doi.org/10.17632/rscbjbr9sj.2.</w:t>
      </w:r>
    </w:p>
    <w:p w14:paraId="3E00DFDA" w14:textId="77777777" w:rsidR="003B5FE2" w:rsidRPr="00132548" w:rsidRDefault="003B5FE2" w:rsidP="003B5FE2">
      <w:pPr>
        <w:pStyle w:val="References"/>
      </w:pPr>
      <w:r w:rsidRPr="00132548">
        <w:t xml:space="preserve">Kholod, I., Yanaki,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r w:rsidRPr="00132548">
        <w:t xml:space="preserve">Lathkar,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lastRenderedPageBreak/>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5BEA667D" w14:textId="4057390F" w:rsidR="003B5FE2" w:rsidRDefault="003B5FE2" w:rsidP="003B5FE2">
      <w:pPr>
        <w:pStyle w:val="References"/>
      </w:pPr>
      <w:r w:rsidRPr="00132548">
        <w:t>Li, T., Sahu, A.K., Zaheer, M., Sanjabi, M., Talwalkar, A. and Smith, V. (2020</w:t>
      </w:r>
      <w:r>
        <w:t>b</w:t>
      </w:r>
      <w:r w:rsidRPr="00132548">
        <w:t xml:space="preserve">) ‘Federated Optimization in Heterogeneous Networks’. </w:t>
      </w:r>
      <w:r w:rsidRPr="00410EF3">
        <w:rPr>
          <w:i/>
          <w:iCs/>
        </w:rPr>
        <w:t>arXiv</w:t>
      </w:r>
      <w:r w:rsidRPr="00132548">
        <w:t xml:space="preserve">. Available at: http://arxiv.org/abs/1812.06127 (Accessed: </w:t>
      </w:r>
      <w:r w:rsidR="0048335C">
        <w:t>12</w:t>
      </w:r>
      <w:r w:rsidRPr="00132548">
        <w:t xml:space="preserve"> July 2024).</w:t>
      </w:r>
    </w:p>
    <w:p w14:paraId="6DE4A344" w14:textId="34DA18D9" w:rsidR="0048335C" w:rsidRPr="00132548" w:rsidRDefault="0048335C" w:rsidP="003B5FE2">
      <w:pPr>
        <w:pStyle w:val="References"/>
      </w:pPr>
      <w:r w:rsidRPr="0048335C">
        <w:t>Liu, Y., Fan, T., Chen, T., Xu, Q. and Yang, Q. (2021). FATE: An Industrial Grade Platform for Collaborative Learning With Data Protection. </w:t>
      </w:r>
      <w:r w:rsidRPr="0048335C">
        <w:rPr>
          <w:i/>
          <w:iCs/>
        </w:rPr>
        <w:t>Journal of Machine Learning Research</w:t>
      </w:r>
      <w:r w:rsidRPr="0048335C">
        <w:t xml:space="preserve">, [online] 22(226), pp.1–6. Available at: https://jmlr.org/papers/v22/20-815.html </w:t>
      </w:r>
      <w:r>
        <w:t>(</w:t>
      </w:r>
      <w:r w:rsidRPr="0048335C">
        <w:t>Accessed</w:t>
      </w:r>
      <w:r>
        <w:t>:</w:t>
      </w:r>
      <w:r w:rsidRPr="0048335C">
        <w:t xml:space="preserve"> </w:t>
      </w:r>
      <w:r>
        <w:t>13</w:t>
      </w:r>
      <w:r w:rsidRPr="0048335C">
        <w:t xml:space="preserve"> </w:t>
      </w:r>
      <w:r>
        <w:t>July</w:t>
      </w:r>
      <w:r w:rsidRPr="0048335C">
        <w:t xml:space="preserve"> 2024</w:t>
      </w:r>
      <w:r>
        <w:t>).</w:t>
      </w:r>
    </w:p>
    <w:p w14:paraId="4A6AA74C" w14:textId="2256ACFA" w:rsidR="003B5FE2" w:rsidRPr="00132548" w:rsidRDefault="003B5FE2" w:rsidP="003B5FE2">
      <w:pPr>
        <w:pStyle w:val="References"/>
      </w:pPr>
      <w:r w:rsidRPr="00132548">
        <w:t xml:space="preserve">Luo, J., Wu, X., Luo, Y., Huang, A., Huang, Y., Liu, Y. and Yang, Q. (2021) ‘Real-World Image Datasets for Federated Learning’. </w:t>
      </w:r>
      <w:r w:rsidRPr="00D308CA">
        <w:rPr>
          <w:i/>
          <w:iCs/>
        </w:rPr>
        <w:t>arXiv</w:t>
      </w:r>
      <w:r w:rsidRPr="00132548">
        <w:t>. Available at: http://arxiv.org/abs/1910.11089 (Accessed: 2</w:t>
      </w:r>
      <w:r w:rsidR="0048335C">
        <w:t>4</w:t>
      </w:r>
      <w:r w:rsidRPr="00132548">
        <w:t xml:space="preserve"> July 2024).</w:t>
      </w:r>
    </w:p>
    <w:p w14:paraId="45F6B078" w14:textId="57F6075F" w:rsidR="0048335C" w:rsidRPr="00132548" w:rsidRDefault="0048335C" w:rsidP="003B5FE2">
      <w:pPr>
        <w:pStyle w:val="References"/>
      </w:pPr>
      <w:r w:rsidRPr="0048335C">
        <w:t>Malve, S., Vaswani, M., Shanbhag, A. and Sarang Joshi (n.d.). </w:t>
      </w:r>
      <w:r w:rsidRPr="0048335C">
        <w:rPr>
          <w:i/>
          <w:iCs/>
        </w:rPr>
        <w:t>Developing a Federated Learning-Based System for Personalized Mental Health Assessment and Prediction</w:t>
      </w:r>
      <w:r w:rsidRPr="0048335C">
        <w:t xml:space="preserve">. [online] Available at: https://www.irjet.net/archives/V11/i7/IRJET-V11I730.pdf </w:t>
      </w:r>
      <w:r w:rsidR="007552D2" w:rsidRPr="00132548">
        <w:t>(Accessed: 2</w:t>
      </w:r>
      <w:r w:rsidR="007552D2">
        <w:t>5</w:t>
      </w:r>
      <w:r w:rsidR="007552D2" w:rsidRPr="00132548">
        <w:t xml:space="preserve"> July 2024).</w:t>
      </w:r>
    </w:p>
    <w:p w14:paraId="4DAF5038" w14:textId="2A59A1C3" w:rsidR="003B5FE2" w:rsidRPr="00132548" w:rsidRDefault="003B5FE2" w:rsidP="003B5FE2">
      <w:pPr>
        <w:pStyle w:val="References"/>
      </w:pPr>
      <w:r w:rsidRPr="00132548">
        <w:t xml:space="preserve">McMahan, H.B., Moore, E., Ramage, D., Hampson, S. and Arcas, B.A. y (2016) ‘Federated Learning of Deep Networks using Model Averaging’. </w:t>
      </w:r>
      <w:r w:rsidRPr="00D308CA">
        <w:rPr>
          <w:i/>
          <w:iCs/>
        </w:rPr>
        <w:t>arXiv</w:t>
      </w:r>
      <w:r w:rsidRPr="00132548">
        <w:t>. Available at: http://arxiv.org/abs/1602.05629 (Accessed: 2</w:t>
      </w:r>
      <w:r w:rsidR="007552D2">
        <w:t>0</w:t>
      </w:r>
      <w:r w:rsidRPr="00132548">
        <w:t xml:space="preserve">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Birmingham: Packt Publishing Limited.</w:t>
      </w:r>
    </w:p>
    <w:p w14:paraId="3702A3BF" w14:textId="35F6CC9B" w:rsidR="003B5FE2" w:rsidRPr="00132548" w:rsidRDefault="003B5FE2" w:rsidP="003B5FE2">
      <w:pPr>
        <w:pStyle w:val="References"/>
      </w:pPr>
      <w:r w:rsidRPr="00A465B2">
        <w:t xml:space="preserve">OpenMined (2019) </w:t>
      </w:r>
      <w:r w:rsidRPr="00A465B2">
        <w:rPr>
          <w:i/>
          <w:iCs/>
        </w:rPr>
        <w:t>OpenMined/PySyft</w:t>
      </w:r>
      <w:r w:rsidRPr="00A465B2">
        <w:t xml:space="preserve">. GitHub. Available at: https://github.com/OpenMined/PySyft (Accessed: </w:t>
      </w:r>
      <w:r w:rsidR="00AE492D">
        <w:t>6</w:t>
      </w:r>
      <w:r w:rsidRPr="00A465B2">
        <w:t xml:space="preserve"> </w:t>
      </w:r>
      <w:r w:rsidR="00AE492D">
        <w:t>August</w:t>
      </w:r>
      <w:r w:rsidRPr="00A465B2">
        <w:t xml:space="preserve"> 2024).</w:t>
      </w:r>
    </w:p>
    <w:p w14:paraId="7B509E17" w14:textId="5B9A96A8"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r w:rsidRPr="00A465B2">
        <w:rPr>
          <w:i/>
          <w:iCs/>
        </w:rPr>
        <w:t>arXiv</w:t>
      </w:r>
      <w:r w:rsidRPr="00132548">
        <w:t xml:space="preserve">. Available at: http://arxiv.org/abs/2010.09687 (Accessed: </w:t>
      </w:r>
      <w:r w:rsidR="007552D2">
        <w:t>14</w:t>
      </w:r>
      <w:r w:rsidRPr="00132548">
        <w:t xml:space="preserve"> </w:t>
      </w:r>
      <w:r w:rsidR="007552D2">
        <w:t>August</w:t>
      </w:r>
      <w:r w:rsidRPr="00132548">
        <w:t xml:space="preserve"> 2024).</w:t>
      </w:r>
    </w:p>
    <w:p w14:paraId="5ECDD20A" w14:textId="77777777" w:rsidR="003B5FE2" w:rsidRPr="00132548" w:rsidRDefault="003B5FE2" w:rsidP="003B5FE2">
      <w:pPr>
        <w:pStyle w:val="References"/>
      </w:pPr>
      <w:r w:rsidRPr="00132548">
        <w:t xml:space="preserve">Pfitzner, B., Steckhan, N. and Arnrich,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Perepelkina, O., Sharma, M., Davidyuk, I., Trushkin, I., Radionov, M., Mokrov, A., Agapov, D., Martin, J., Edwards, B., Sheller, M.J., Pati, S., Moorthy, P.N., Wang, S., Shah, P. and Bakas, S. (2022) ‘OpenFL: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review’, </w:t>
      </w:r>
      <w:r w:rsidRPr="00132548">
        <w:rPr>
          <w:i/>
          <w:iCs/>
        </w:rPr>
        <w:t>International Journal of Machine Learning and Cybernetics</w:t>
      </w:r>
      <w:r w:rsidRPr="00132548">
        <w:t xml:space="preserve"> [Preprint]. Available at: https://doi.org/10.1007/s13042-024-02234-z.</w:t>
      </w:r>
    </w:p>
    <w:p w14:paraId="144FECC1" w14:textId="194109E9" w:rsidR="003B5FE2" w:rsidRPr="00132548" w:rsidRDefault="003B5FE2" w:rsidP="003B5FE2">
      <w:pPr>
        <w:pStyle w:val="References"/>
      </w:pPr>
      <w:r w:rsidRPr="00132548">
        <w:t xml:space="preserve">Roth, H.R., Cheng, Y., Wen, Y., Yang, I., Xu, Z., Hsieh, Y.-T., Kersten, K., Harouni, A., Zhao, C., Lu, K., Zhang, Z., Li, W., Myronenko, A., Yang, D., Yang, S., Rieke, N., Quraini, A., Chen, C., Xu, D., </w:t>
      </w:r>
      <w:r w:rsidRPr="00132548">
        <w:lastRenderedPageBreak/>
        <w:t>Ma, N., Dogra, P., Flores, M. and Feng, A. (2022) ‘NVIDIA FLARE: Federated Learning from Simulation to Real-World’.</w:t>
      </w:r>
      <w:r>
        <w:t xml:space="preserve"> </w:t>
      </w:r>
      <w:r w:rsidRPr="00391106">
        <w:rPr>
          <w:i/>
          <w:iCs/>
        </w:rPr>
        <w:t>arXiv</w:t>
      </w:r>
      <w:r>
        <w:rPr>
          <w:i/>
          <w:iCs/>
        </w:rPr>
        <w:t>.</w:t>
      </w:r>
      <w:r w:rsidRPr="00132548">
        <w:t xml:space="preserve"> Available at: https://doi.org/10.48550/arXiv.2210.13291.</w:t>
      </w:r>
      <w:r w:rsidR="007552D2">
        <w:t xml:space="preserve"> </w:t>
      </w:r>
    </w:p>
    <w:p w14:paraId="593A7357" w14:textId="77777777" w:rsidR="003B5FE2" w:rsidRPr="00132548" w:rsidRDefault="003B5FE2" w:rsidP="003B5FE2">
      <w:pPr>
        <w:pStyle w:val="References"/>
      </w:pPr>
      <w:r w:rsidRPr="00132548">
        <w:t xml:space="preserve">Sabuhi, M., Musilek, P. and Bezemer,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53330F0B" w:rsidR="003B5FE2" w:rsidRPr="00835231" w:rsidRDefault="003B5FE2" w:rsidP="003B5FE2">
      <w:pPr>
        <w:pStyle w:val="References"/>
      </w:pPr>
      <w:r w:rsidRPr="00835231">
        <w:t xml:space="preserve">TensorFlow Datasets (2010) </w:t>
      </w:r>
      <w:r w:rsidRPr="00835231">
        <w:rPr>
          <w:i/>
          <w:iCs/>
        </w:rPr>
        <w:t>mnist | TensorFlow Datasets</w:t>
      </w:r>
      <w:r w:rsidRPr="00835231">
        <w:t xml:space="preserve">. [online] TensorFlow. Available at: </w:t>
      </w:r>
      <w:hyperlink r:id="rId77" w:tgtFrame="_new" w:history="1">
        <w:r w:rsidRPr="00835231">
          <w:rPr>
            <w:rStyle w:val="Hyperlink"/>
            <w:noProof w:val="0"/>
            <w:color w:val="auto"/>
            <w:u w:val="none"/>
          </w:rPr>
          <w:t>https://www.tensorflow.org/datasets/catalog/mnist</w:t>
        </w:r>
      </w:hyperlink>
      <w:r w:rsidRPr="00835231">
        <w:t>.</w:t>
      </w:r>
      <w:r w:rsidR="007552D2">
        <w:t xml:space="preserve"> </w:t>
      </w:r>
      <w:r w:rsidR="007552D2" w:rsidRPr="00132548">
        <w:t xml:space="preserve">(Accessed: </w:t>
      </w:r>
      <w:r w:rsidR="007552D2">
        <w:t>15</w:t>
      </w:r>
      <w:r w:rsidR="007552D2" w:rsidRPr="00132548">
        <w:t xml:space="preserve"> </w:t>
      </w:r>
      <w:r w:rsidR="007552D2">
        <w:t>August</w:t>
      </w:r>
      <w:r w:rsidR="007552D2" w:rsidRPr="00132548">
        <w:t xml:space="preserve"> 2024).</w:t>
      </w:r>
    </w:p>
    <w:p w14:paraId="52D34DD3" w14:textId="669E0E4E" w:rsidR="003B5FE2" w:rsidRPr="00835231" w:rsidRDefault="003B5FE2" w:rsidP="003B5FE2">
      <w:pPr>
        <w:pStyle w:val="References"/>
      </w:pPr>
      <w:r w:rsidRPr="00835231">
        <w:t xml:space="preserve">TensorFlow Federated (2024) </w:t>
      </w:r>
      <w:r w:rsidRPr="00835231">
        <w:rPr>
          <w:i/>
          <w:iCs/>
        </w:rPr>
        <w:t>google-parfait/tensorflow-federated</w:t>
      </w:r>
      <w:r w:rsidRPr="00835231">
        <w:t xml:space="preserve">. GitHub. Available at: </w:t>
      </w:r>
      <w:hyperlink r:id="rId78" w:tgtFrame="_new" w:history="1">
        <w:r w:rsidRPr="00835231">
          <w:rPr>
            <w:rStyle w:val="Hyperlink"/>
            <w:noProof w:val="0"/>
            <w:color w:val="auto"/>
            <w:u w:val="none"/>
          </w:rPr>
          <w:t>https://github.com/google-parfait/tensorflow-federated</w:t>
        </w:r>
      </w:hyperlink>
      <w:r w:rsidRPr="00835231">
        <w:t xml:space="preserve"> (Accessed: </w:t>
      </w:r>
      <w:r w:rsidR="00AE492D">
        <w:t>23</w:t>
      </w:r>
      <w:r w:rsidRPr="00835231">
        <w:t xml:space="preserve"> </w:t>
      </w:r>
      <w:r w:rsidR="00AE492D">
        <w:t>August</w:t>
      </w:r>
      <w:r w:rsidRPr="00835231">
        <w:t xml:space="preserve"> 2024).</w:t>
      </w:r>
    </w:p>
    <w:p w14:paraId="0F5D85F3" w14:textId="77777777" w:rsidR="003B5FE2" w:rsidRPr="00132548" w:rsidRDefault="003B5FE2" w:rsidP="003B5FE2">
      <w:pPr>
        <w:pStyle w:val="References"/>
      </w:pPr>
      <w:r w:rsidRPr="00132548">
        <w:t xml:space="preserve">Wang, H., Yurochkin, M., Sun, Y., Papailiopoulos, D. and Khazaeni, Y. (2020) ‘Federated Learning with Matched Averaging’. </w:t>
      </w:r>
      <w:r w:rsidRPr="00337716">
        <w:rPr>
          <w:i/>
          <w:iCs/>
        </w:rPr>
        <w:t>arXiv</w:t>
      </w:r>
      <w:r w:rsidRPr="00132548">
        <w:t>. Available at: http://arxiv.org/abs/2002.06440 (Accessed: 25 July 2024).</w:t>
      </w:r>
    </w:p>
    <w:p w14:paraId="11E87D24" w14:textId="74AC0738" w:rsidR="003B5FE2" w:rsidRDefault="003B5FE2" w:rsidP="003B5FE2">
      <w:pPr>
        <w:pStyle w:val="References"/>
      </w:pPr>
      <w:r w:rsidRPr="00132548">
        <w:t xml:space="preserve">Wang, Z., Fan, X., Peng, Z., Li, X., Yang, Ziqi, Feng, M., Yang, Zhicheng, Liu, X. and Wang, C. (2023) ‘FLGo: A Fully Customizable Federated Learning Platform’. </w:t>
      </w:r>
      <w:r w:rsidRPr="00391106">
        <w:rPr>
          <w:i/>
          <w:iCs/>
        </w:rPr>
        <w:t>arXiv</w:t>
      </w:r>
      <w:r w:rsidRPr="00132548">
        <w:t xml:space="preserve">. Available at: http://arxiv.org/abs/2306.12079 (Accessed: </w:t>
      </w:r>
      <w:r w:rsidR="007552D2">
        <w:t>19</w:t>
      </w:r>
      <w:r w:rsidRPr="00132548">
        <w:t xml:space="preserve"> July 2024).</w:t>
      </w:r>
    </w:p>
    <w:p w14:paraId="1F159AF5" w14:textId="530D48A3" w:rsidR="003B5FE2" w:rsidRPr="006C5DAF" w:rsidRDefault="00000000" w:rsidP="003B5FE2">
      <w:pPr>
        <w:pStyle w:val="References"/>
      </w:pPr>
      <w:hyperlink r:id="rId79"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80" w:tgtFrame="_new" w:history="1">
        <w:r w:rsidR="003B5FE2" w:rsidRPr="006C5DAF">
          <w:rPr>
            <w:rStyle w:val="Hyperlink"/>
            <w:noProof w:val="0"/>
            <w:color w:val="auto"/>
            <w:u w:val="none"/>
          </w:rPr>
          <w:t>https://www.youtube.com/watch?v=aTj4AqbCWEA</w:t>
        </w:r>
      </w:hyperlink>
      <w:r w:rsidR="003B5FE2" w:rsidRPr="006C5DAF">
        <w:t xml:space="preserve"> (Accessed: </w:t>
      </w:r>
      <w:r w:rsidR="007552D2">
        <w:t>26 July</w:t>
      </w:r>
      <w:r w:rsidR="003B5FE2" w:rsidRPr="006C5DAF">
        <w:t xml:space="preserve"> 2024).</w:t>
      </w:r>
    </w:p>
    <w:p w14:paraId="1AE66A6B" w14:textId="32EB6B26" w:rsidR="003B5FE2" w:rsidRPr="006C5DAF" w:rsidRDefault="00000000" w:rsidP="003B5FE2">
      <w:pPr>
        <w:pStyle w:val="References"/>
      </w:pPr>
      <w:hyperlink r:id="rId81"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2" w:tgtFrame="_new" w:history="1">
        <w:r w:rsidR="003B5FE2" w:rsidRPr="006C5DAF">
          <w:rPr>
            <w:rStyle w:val="Hyperlink"/>
            <w:noProof w:val="0"/>
            <w:color w:val="auto"/>
            <w:u w:val="none"/>
          </w:rPr>
          <w:t>https://www.youtube.com/watch?v=FrgVummLNbU</w:t>
        </w:r>
      </w:hyperlink>
      <w:r w:rsidR="003B5FE2" w:rsidRPr="006C5DAF">
        <w:t xml:space="preserve"> (Accessed: </w:t>
      </w:r>
      <w:r w:rsidR="007552D2">
        <w:t>27</w:t>
      </w:r>
      <w:r w:rsidR="003B5FE2" w:rsidRPr="006C5DAF">
        <w:t xml:space="preserve"> </w:t>
      </w:r>
      <w:r w:rsidR="007552D2">
        <w:t>July</w:t>
      </w:r>
      <w:r w:rsidR="003B5FE2" w:rsidRPr="006C5DAF">
        <w:t xml:space="preserve"> 2024).</w:t>
      </w:r>
    </w:p>
    <w:p w14:paraId="148D544E" w14:textId="4CBA3C07" w:rsidR="003B5FE2" w:rsidRPr="006C5DAF" w:rsidRDefault="00000000" w:rsidP="003B5FE2">
      <w:pPr>
        <w:pStyle w:val="References"/>
      </w:pPr>
      <w:hyperlink r:id="rId83"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4" w:tgtFrame="_new" w:history="1">
        <w:r w:rsidR="003B5FE2" w:rsidRPr="006C5DAF">
          <w:rPr>
            <w:rStyle w:val="Hyperlink"/>
            <w:noProof w:val="0"/>
            <w:color w:val="auto"/>
            <w:u w:val="none"/>
          </w:rPr>
          <w:t>https://www.youtube.com/watch?v=vErRPw0Rasw</w:t>
        </w:r>
      </w:hyperlink>
      <w:r w:rsidR="003B5FE2" w:rsidRPr="006C5DAF">
        <w:t xml:space="preserve"> (Accessed: </w:t>
      </w:r>
      <w:r w:rsidR="007552D2">
        <w:t>16</w:t>
      </w:r>
      <w:r w:rsidR="003B5FE2" w:rsidRPr="006C5DAF">
        <w:t xml:space="preserve"> </w:t>
      </w:r>
      <w:r w:rsidR="007552D2">
        <w:t>September</w:t>
      </w:r>
      <w:r w:rsidR="003B5FE2" w:rsidRPr="006C5DAF">
        <w:t xml:space="preserve"> 2024).</w:t>
      </w:r>
    </w:p>
    <w:p w14:paraId="0CE7E81D" w14:textId="6CB9592E" w:rsidR="003B5FE2" w:rsidRPr="00132548" w:rsidRDefault="003B5FE2" w:rsidP="003B5FE2">
      <w:pPr>
        <w:pStyle w:val="References"/>
      </w:pPr>
      <w:r w:rsidRPr="00132548">
        <w:t xml:space="preserve">Yan, P., Long, G., Jiang, J. and Blumenstein, M. (2024) ‘Personalized Interpretation on Federated Learning: A Virtual Concepts approach’. </w:t>
      </w:r>
      <w:r w:rsidRPr="0099546C">
        <w:rPr>
          <w:i/>
          <w:iCs/>
        </w:rPr>
        <w:t>arXiv</w:t>
      </w:r>
      <w:r w:rsidRPr="00132548">
        <w:t xml:space="preserve">. Available at: http://arxiv.org/abs/2406.19631 (Accessed: </w:t>
      </w:r>
      <w:r w:rsidR="007552D2">
        <w:t>13</w:t>
      </w:r>
      <w:r w:rsidRPr="00132548">
        <w:t xml:space="preserve"> </w:t>
      </w:r>
      <w:r w:rsidR="007552D2">
        <w:t>August</w:t>
      </w:r>
      <w:r w:rsidRPr="00132548">
        <w:t xml:space="preserve"> 2024).</w:t>
      </w:r>
    </w:p>
    <w:p w14:paraId="37C067B8" w14:textId="0F41948A" w:rsidR="003B5FE2" w:rsidRPr="00132548" w:rsidRDefault="003B5FE2" w:rsidP="003B5FE2">
      <w:pPr>
        <w:pStyle w:val="References"/>
      </w:pPr>
      <w:r w:rsidRPr="00132548">
        <w:t xml:space="preserve">Yang, Q., Liu, Y., Chen, T. and Tong, Y. (2019) ‘Federated Machine Learning: Concept and Applications’. </w:t>
      </w:r>
      <w:r w:rsidRPr="0099546C">
        <w:rPr>
          <w:i/>
          <w:iCs/>
        </w:rPr>
        <w:t>arXiv</w:t>
      </w:r>
      <w:r w:rsidRPr="00132548">
        <w:t xml:space="preserve">. Available at: http://arxiv.org/abs/1902.04885 (Accessed: </w:t>
      </w:r>
      <w:r w:rsidR="007552D2">
        <w:t>10</w:t>
      </w:r>
      <w:r w:rsidRPr="00132548">
        <w:t xml:space="preserve"> </w:t>
      </w:r>
      <w:r w:rsidR="007552D2">
        <w:t>July</w:t>
      </w:r>
      <w:r w:rsidRPr="00132548">
        <w:t xml:space="preserve"> 2024).</w:t>
      </w:r>
    </w:p>
    <w:p w14:paraId="6B57C6BF" w14:textId="30DCB256"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r w:rsidRPr="0099546C">
        <w:rPr>
          <w:i/>
          <w:iCs/>
        </w:rPr>
        <w:t>arXiv</w:t>
      </w:r>
      <w:r w:rsidRPr="00132548">
        <w:t xml:space="preserve">. Available at: http://arxiv.org/abs/2002.09843 (Accessed: </w:t>
      </w:r>
      <w:r w:rsidR="007552D2">
        <w:t>12</w:t>
      </w:r>
      <w:r w:rsidRPr="00132548">
        <w:t xml:space="preserve"> July 2024).</w:t>
      </w:r>
    </w:p>
    <w:p w14:paraId="2A9377CF" w14:textId="22405C27" w:rsidR="00E50813" w:rsidRPr="00132548" w:rsidRDefault="00E50813" w:rsidP="00E50813">
      <w:pPr>
        <w:pStyle w:val="References"/>
      </w:pPr>
      <w:r w:rsidRPr="00E50813">
        <w:t>Zadeh Elham Karim, Ali Bagheri Khoulenjani and Safaei, M. (2024). Integrating AI for Agile Project Management: Innovations, Challenges, and Benefits. </w:t>
      </w:r>
      <w:r w:rsidRPr="00E50813">
        <w:rPr>
          <w:i/>
          <w:iCs/>
        </w:rPr>
        <w:t>International Journal of Industrial Engineering and Construction Management (IJIECM)</w:t>
      </w:r>
      <w:r w:rsidRPr="00E50813">
        <w:t>, [online] 1(1), pp.1–10. Available at: https://www.ijiecm.com/index.php/ijiecm/article/view/1</w:t>
      </w:r>
      <w:r>
        <w:t xml:space="preserve"> </w:t>
      </w:r>
      <w:r w:rsidRPr="00132548">
        <w:t xml:space="preserve">(Accessed: </w:t>
      </w:r>
      <w:r>
        <w:t>14</w:t>
      </w:r>
      <w:r w:rsidRPr="00132548">
        <w:t xml:space="preserve"> </w:t>
      </w:r>
      <w:r>
        <w:t>August</w:t>
      </w:r>
      <w:r w:rsidRPr="00132548">
        <w:t xml:space="preserve"> 2024).</w:t>
      </w:r>
    </w:p>
    <w:p w14:paraId="74709CFC" w14:textId="77777777" w:rsidR="003B5FE2" w:rsidRPr="00132548" w:rsidRDefault="003B5FE2" w:rsidP="003B5FE2">
      <w:pPr>
        <w:pStyle w:val="References"/>
      </w:pPr>
      <w:r w:rsidRPr="00132548">
        <w:lastRenderedPageBreak/>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A285236" w:rsidR="006B7091" w:rsidRDefault="003B5FE2" w:rsidP="003B5FE2">
      <w:pPr>
        <w:pStyle w:val="References"/>
      </w:pPr>
      <w:r w:rsidRPr="00132548">
        <w:t xml:space="preserve">Ziller, A., Trask, A., Lopardo, A., Szymkow, B., Wagner, B., Bluemke, E., Nounahon, J.-M., Passerat-Palmbach, J., Prakash, K., Rose, N., Ryffel, T., Reza, Z.N. and Kaissis, G. (2021) ‘PySyft: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77E6E51D" w14:textId="77777777" w:rsidR="006B7091" w:rsidRDefault="006B7091">
      <w:pPr>
        <w:suppressAutoHyphens w:val="0"/>
        <w:spacing w:after="160" w:line="259" w:lineRule="auto"/>
        <w:rPr>
          <w:sz w:val="22"/>
        </w:rPr>
      </w:pPr>
      <w:r>
        <w:br w:type="page"/>
      </w:r>
    </w:p>
    <w:p w14:paraId="4674BF56" w14:textId="6DC61D59" w:rsidR="0083417A" w:rsidRPr="00932A84" w:rsidRDefault="003B5FE2" w:rsidP="00932A84">
      <w:r>
        <w:lastRenderedPageBreak/>
        <w:fldChar w:fldCharType="end"/>
      </w:r>
    </w:p>
    <w:p w14:paraId="056A1587" w14:textId="77777777" w:rsidR="00042F6D" w:rsidRDefault="00042F6D" w:rsidP="00102E46">
      <w:pPr>
        <w:pStyle w:val="Heading1"/>
      </w:pPr>
      <w:bookmarkStart w:id="84" w:name="_Toc177726573"/>
      <w:r>
        <w:t>10.</w:t>
      </w:r>
      <w:r>
        <w:tab/>
        <w:t>Annex</w:t>
      </w:r>
      <w:bookmarkEnd w:id="84"/>
    </w:p>
    <w:p w14:paraId="14AFC494" w14:textId="3DEF5132" w:rsidR="00042F6D" w:rsidRDefault="00042F6D" w:rsidP="00102E46">
      <w:pPr>
        <w:pStyle w:val="Heading2"/>
      </w:pPr>
      <w:bookmarkStart w:id="85" w:name="_Toc177726574"/>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726575"/>
      <w:r>
        <w:t>10.</w:t>
      </w:r>
      <w:r w:rsidR="00416BF1">
        <w:t>1</w:t>
      </w:r>
      <w:r>
        <w:t>.1.</w:t>
      </w:r>
      <w:r>
        <w:tab/>
      </w:r>
      <w:proofErr w:type="spellStart"/>
      <w:r>
        <w:t>PySyft</w:t>
      </w:r>
      <w:bookmarkEnd w:id="86"/>
      <w:proofErr w:type="spellEnd"/>
    </w:p>
    <w:p w14:paraId="73BC0599" w14:textId="27D246A3"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installed was 0.9.1b1.</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proofErr w:type="spellStart"/>
      <w:r w:rsidR="009F36F0">
        <w:t>JoseRicoCct</w:t>
      </w:r>
      <w:proofErr w:type="spellEnd"/>
      <w:r w:rsidR="008A3E50">
        <w:t>., 202</w:t>
      </w:r>
      <w:r w:rsidR="009F36F0">
        <w:t>4</w:t>
      </w:r>
      <w:r w:rsidR="008A3E50">
        <w:t>a).</w:t>
      </w:r>
    </w:p>
    <w:p w14:paraId="654C559F" w14:textId="03D7FF7B" w:rsidR="00042F6D" w:rsidRDefault="00042F6D" w:rsidP="00102E46">
      <w:pPr>
        <w:pStyle w:val="Heading3"/>
      </w:pPr>
      <w:bookmarkStart w:id="87" w:name="_Toc177726576"/>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726577"/>
      <w:r>
        <w:lastRenderedPageBreak/>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27557338" w:rsidR="006B7091"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1431F9DF" w14:textId="77777777" w:rsidR="006B7091" w:rsidRDefault="006B7091">
      <w:pPr>
        <w:suppressAutoHyphens w:val="0"/>
        <w:spacing w:after="160" w:line="259" w:lineRule="auto"/>
        <w:rPr>
          <w:rFonts w:eastAsia="Calibri"/>
          <w:kern w:val="2"/>
          <w:sz w:val="22"/>
          <w14:ligatures w14:val="standardContextual"/>
        </w:rPr>
      </w:pPr>
      <w:r>
        <w:br w:type="page"/>
      </w:r>
    </w:p>
    <w:p w14:paraId="3880F3DC" w14:textId="50CF7756" w:rsidR="00042F6D" w:rsidRDefault="00042F6D" w:rsidP="00102E46">
      <w:pPr>
        <w:pStyle w:val="Heading3"/>
      </w:pPr>
      <w:bookmarkStart w:id="90" w:name="_Toc177726578"/>
      <w:r>
        <w:lastRenderedPageBreak/>
        <w:t>10.</w:t>
      </w:r>
      <w:r w:rsidR="00416BF1">
        <w:t>1</w:t>
      </w:r>
      <w:r>
        <w:t>.4.</w:t>
      </w:r>
      <w:r>
        <w:tab/>
      </w:r>
      <w:proofErr w:type="spellStart"/>
      <w:r>
        <w:t>FedML</w:t>
      </w:r>
      <w:bookmarkEnd w:id="90"/>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726579"/>
      <w:r>
        <w:t>10.</w:t>
      </w:r>
      <w:r w:rsidR="00416BF1">
        <w:t>1</w:t>
      </w:r>
      <w:r>
        <w:t>.5.</w:t>
      </w:r>
      <w:r>
        <w:tab/>
        <w:t>TensorFlow Federated</w:t>
      </w:r>
      <w:bookmarkEnd w:id="91"/>
    </w:p>
    <w:p w14:paraId="1ED0B660" w14:textId="55196296" w:rsidR="006B7091"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49E7FBBE" w14:textId="77777777" w:rsidR="006B7091" w:rsidRDefault="006B7091">
      <w:pPr>
        <w:suppressAutoHyphens w:val="0"/>
        <w:spacing w:after="160" w:line="259" w:lineRule="auto"/>
        <w:rPr>
          <w:rFonts w:eastAsia="Calibri"/>
          <w:kern w:val="2"/>
          <w:sz w:val="22"/>
          <w14:ligatures w14:val="standardContextual"/>
        </w:rPr>
      </w:pPr>
      <w:r>
        <w:br w:type="page"/>
      </w:r>
    </w:p>
    <w:p w14:paraId="72B65B45" w14:textId="787D02D6" w:rsidR="00416BF1" w:rsidRDefault="00416BF1" w:rsidP="00416BF1">
      <w:pPr>
        <w:pStyle w:val="Heading2"/>
      </w:pPr>
      <w:bookmarkStart w:id="92" w:name="_Toc177726580"/>
      <w:r>
        <w:lastRenderedPageBreak/>
        <w:t>10.2.</w:t>
      </w:r>
      <w:r>
        <w:tab/>
      </w:r>
      <w:r w:rsidR="00F411DB">
        <w:t>Cross-Client Horizontal FL Server Implementation</w:t>
      </w:r>
      <w:bookmarkEnd w:id="92"/>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w:t>
      </w:r>
      <w:proofErr w:type="spellStart"/>
      <w:r w:rsidR="007A1F8E" w:rsidRPr="007A1F8E">
        <w:t>FLServer</w:t>
      </w:r>
      <w:proofErr w:type="spellEnd"/>
      <w:r w:rsidR="007A1F8E" w:rsidRPr="007A1F8E">
        <w:t xml:space="preserve"> &amp;&amp; python3 -m </w:t>
      </w:r>
      <w:proofErr w:type="spellStart"/>
      <w:r w:rsidR="007A1F8E" w:rsidRPr="007A1F8E">
        <w:t>venv</w:t>
      </w:r>
      <w:proofErr w:type="spellEnd"/>
      <w:r w:rsidR="007A1F8E" w:rsidRPr="007A1F8E">
        <w:t xml:space="preserve"> </w:t>
      </w:r>
      <w:proofErr w:type="spellStart"/>
      <w:r w:rsidR="007A1F8E" w:rsidRPr="007A1F8E">
        <w:t>FLServerEnv</w:t>
      </w:r>
      <w:proofErr w:type="spellEnd"/>
    </w:p>
    <w:p w14:paraId="4C3504A2" w14:textId="6935F688" w:rsidR="00372AD1" w:rsidRDefault="007A1F8E" w:rsidP="00372AD1">
      <w:pPr>
        <w:pStyle w:val="BulletObjective"/>
      </w:pPr>
      <w:r>
        <w:t xml:space="preserve">Activate the virtual environment: </w:t>
      </w:r>
      <w:r w:rsidRPr="007A1F8E">
        <w:t xml:space="preserve">source </w:t>
      </w:r>
      <w:proofErr w:type="spellStart"/>
      <w:r w:rsidRPr="007A1F8E">
        <w:t>FLServerEnv</w:t>
      </w:r>
      <w:proofErr w:type="spellEnd"/>
      <w:r w:rsidRPr="007A1F8E">
        <w:t>/bin/activate</w:t>
      </w:r>
    </w:p>
    <w:p w14:paraId="28FFA4E0" w14:textId="6D285FBB" w:rsidR="00372AD1" w:rsidRDefault="007A1F8E" w:rsidP="00372AD1">
      <w:pPr>
        <w:pStyle w:val="BulletObjective"/>
      </w:pPr>
      <w:r>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w:t>
      </w:r>
      <w:proofErr w:type="spellStart"/>
      <w:r w:rsidR="000D7A5B" w:rsidRPr="000D7A5B">
        <w:t>FLServer</w:t>
      </w:r>
      <w:proofErr w:type="spellEnd"/>
      <w:r w:rsidR="000D7A5B" w:rsidRPr="000D7A5B">
        <w:t xml:space="preserve"> &amp;&amp; source </w:t>
      </w:r>
      <w:proofErr w:type="spellStart"/>
      <w:r w:rsidR="000D7A5B" w:rsidRPr="000D7A5B">
        <w:t>FLServerEnv</w:t>
      </w:r>
      <w:proofErr w:type="spellEnd"/>
      <w:r w:rsidR="000D7A5B" w:rsidRPr="000D7A5B">
        <w:t>/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5</w:t>
      </w:r>
      <w:r w:rsidRPr="000D7A5B">
        <w:t xml:space="preserve"> 500</w:t>
      </w:r>
      <w:r>
        <w:t>5</w:t>
      </w:r>
    </w:p>
    <w:p w14:paraId="1EFD88A2" w14:textId="72C9BA31" w:rsidR="006B7091" w:rsidRDefault="0053719F" w:rsidP="0053719F">
      <w:pPr>
        <w:pStyle w:val="BodyText"/>
      </w:pPr>
      <w:r>
        <w:t>More pragmatic and visual instructions</w:t>
      </w:r>
      <w:r w:rsidR="005360E9">
        <w:t xml:space="preserve"> on the GitHub </w:t>
      </w:r>
      <w:r w:rsidR="00062195">
        <w:t>FL server directory (</w:t>
      </w:r>
      <w:proofErr w:type="spellStart"/>
      <w:r w:rsidR="00062195" w:rsidRPr="00752D92">
        <w:t>JoseRicoCct</w:t>
      </w:r>
      <w:proofErr w:type="spellEnd"/>
      <w:r w:rsidR="00062195">
        <w:t>,</w:t>
      </w:r>
      <w:r w:rsidR="00062195" w:rsidRPr="00752D92">
        <w:t xml:space="preserve"> 2024f)</w:t>
      </w:r>
      <w:r w:rsidR="00062195">
        <w:t xml:space="preserve">, also an illustrative video was recorded to </w:t>
      </w:r>
      <w:r w:rsidR="0009380A">
        <w:t>demonstrate how the FL operates (</w:t>
      </w:r>
      <w:hyperlink r:id="rId85"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3FF8DE9D" w14:textId="77777777" w:rsidR="006B7091" w:rsidRDefault="006B7091">
      <w:pPr>
        <w:suppressAutoHyphens w:val="0"/>
        <w:spacing w:after="160" w:line="259" w:lineRule="auto"/>
        <w:rPr>
          <w:rFonts w:eastAsia="Calibri"/>
          <w:kern w:val="2"/>
          <w:sz w:val="22"/>
          <w14:ligatures w14:val="standardContextual"/>
        </w:rPr>
      </w:pPr>
      <w:r>
        <w:br w:type="page"/>
      </w:r>
    </w:p>
    <w:p w14:paraId="7B8FCBA3" w14:textId="4CCBB89D" w:rsidR="004C6FDF" w:rsidRDefault="004C6FDF" w:rsidP="004C6FDF">
      <w:pPr>
        <w:pStyle w:val="Heading3"/>
      </w:pPr>
      <w:bookmarkStart w:id="93" w:name="_Toc177726581"/>
      <w:r>
        <w:lastRenderedPageBreak/>
        <w:t>10.2.1.</w:t>
      </w:r>
      <w:r>
        <w:tab/>
      </w:r>
      <w:r w:rsidR="005732FD">
        <w:t>FL Server Functions Explained</w:t>
      </w:r>
      <w:bookmarkEnd w:id="93"/>
    </w:p>
    <w:p w14:paraId="581F839E" w14:textId="0EFCABE7" w:rsidR="009E6185" w:rsidRDefault="009E6185" w:rsidP="005732FD">
      <w:pPr>
        <w:pStyle w:val="BodyText"/>
      </w:pPr>
      <w:r w:rsidRPr="009E6185">
        <w:t xml:space="preserve">In this section, further details are provided as a continuation of what was previously presented in Section 6.3. The three tables below offer a breakdown of the main components: Table 10.2.1 summarizes the functions in </w:t>
      </w:r>
      <w:r w:rsidRPr="009E6185">
        <w:rPr>
          <w:i/>
          <w:iCs/>
        </w:rPr>
        <w:t>server.py</w:t>
      </w:r>
      <w:r w:rsidRPr="009E6185">
        <w:t xml:space="preserve">, Table 10.2.2 outlines the functions in </w:t>
      </w:r>
      <w:r w:rsidRPr="009E6185">
        <w:rPr>
          <w:i/>
          <w:iCs/>
        </w:rPr>
        <w:t>client.py</w:t>
      </w:r>
      <w:r w:rsidRPr="009E6185">
        <w:t xml:space="preserve">, and Table 10.2.3 lists the available endpoints along with their corresponding </w:t>
      </w:r>
      <w:r w:rsidRPr="009E6185">
        <w:rPr>
          <w:i/>
          <w:iCs/>
        </w:rPr>
        <w:t>REST</w:t>
      </w:r>
      <w:r w:rsidRPr="009E6185">
        <w:t xml:space="preserve"> operations.</w:t>
      </w:r>
    </w:p>
    <w:p w14:paraId="611C1192" w14:textId="2A25279C" w:rsidR="006B7091" w:rsidRDefault="00223189" w:rsidP="00223189">
      <w:pPr>
        <w:pStyle w:val="Captions"/>
      </w:pPr>
      <w:r w:rsidRPr="00223189">
        <w:rPr>
          <w:noProof/>
        </w:rPr>
        <w:drawing>
          <wp:inline distT="0" distB="0" distL="0" distR="0" wp14:anchorId="6801CC61" wp14:editId="4689EAFA">
            <wp:extent cx="5622823" cy="5093034"/>
            <wp:effectExtent l="0" t="0" r="0" b="0"/>
            <wp:docPr id="287694809"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4809" name="Picture 3" descr="A screenshot of a computer pro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649232" cy="5116954"/>
                    </a:xfrm>
                    <a:prstGeom prst="rect">
                      <a:avLst/>
                    </a:prstGeom>
                  </pic:spPr>
                </pic:pic>
              </a:graphicData>
            </a:graphic>
          </wp:inline>
        </w:drawing>
      </w:r>
      <w:r w:rsidR="00B52E4F">
        <w:br/>
      </w:r>
      <w:r w:rsidR="00B52E4F" w:rsidRPr="00B52E4F">
        <w:t xml:space="preserve">Table 10.2.1. Overview of functions in </w:t>
      </w:r>
      <w:r w:rsidR="00B52E4F" w:rsidRPr="00B52E4F">
        <w:rPr>
          <w:i/>
          <w:iCs/>
        </w:rPr>
        <w:t>server.py.</w:t>
      </w:r>
      <w:r w:rsidR="00B52E4F">
        <w:br/>
      </w:r>
      <w:r w:rsidRPr="00223189">
        <w:rPr>
          <w:noProof/>
        </w:rPr>
        <w:lastRenderedPageBreak/>
        <w:drawing>
          <wp:inline distT="0" distB="0" distL="0" distR="0" wp14:anchorId="05B06D92" wp14:editId="2DEC78D8">
            <wp:extent cx="5327939" cy="5109026"/>
            <wp:effectExtent l="0" t="0" r="6350" b="0"/>
            <wp:docPr id="1992419816" name="Picture 4"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19816" name="Picture 4" descr="A screenshot of a repo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349948" cy="5130131"/>
                    </a:xfrm>
                    <a:prstGeom prst="rect">
                      <a:avLst/>
                    </a:prstGeom>
                  </pic:spPr>
                </pic:pic>
              </a:graphicData>
            </a:graphic>
          </wp:inline>
        </w:drawing>
      </w:r>
      <w:r w:rsidR="00B52E4F">
        <w:rPr>
          <w:i/>
          <w:iCs/>
        </w:rPr>
        <w:br/>
      </w:r>
      <w:r w:rsidR="00B52E4F" w:rsidRPr="00B52E4F">
        <w:t xml:space="preserve">Table 10.2.2. Overview of functions in </w:t>
      </w:r>
      <w:r w:rsidR="00B52E4F" w:rsidRPr="00B52E4F">
        <w:rPr>
          <w:i/>
          <w:iCs/>
        </w:rPr>
        <w:t>client.py.</w:t>
      </w:r>
      <w:r w:rsidR="00B52E4F">
        <w:rPr>
          <w:i/>
          <w:iCs/>
        </w:rPr>
        <w:br/>
      </w:r>
      <w:r>
        <w:rPr>
          <w:noProof/>
        </w:rPr>
        <w:lastRenderedPageBreak/>
        <w:drawing>
          <wp:inline distT="0" distB="0" distL="0" distR="0" wp14:anchorId="4D53664D" wp14:editId="3FB86188">
            <wp:extent cx="5450200" cy="5137484"/>
            <wp:effectExtent l="0" t="0" r="0" b="6350"/>
            <wp:docPr id="1261626813" name="Picture 5"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26813" name="Picture 5" descr="A white sheet with black tex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459687" cy="5146427"/>
                    </a:xfrm>
                    <a:prstGeom prst="rect">
                      <a:avLst/>
                    </a:prstGeom>
                  </pic:spPr>
                </pic:pic>
              </a:graphicData>
            </a:graphic>
          </wp:inline>
        </w:drawing>
      </w:r>
      <w:r w:rsidR="00B52E4F">
        <w:rPr>
          <w:i/>
          <w:iCs/>
        </w:rPr>
        <w:br/>
      </w:r>
      <w:r w:rsidR="006F26FD" w:rsidRPr="006F26FD">
        <w:t xml:space="preserve">Table 10.2.3. </w:t>
      </w:r>
      <w:r w:rsidR="006F26FD" w:rsidRPr="006F26FD">
        <w:rPr>
          <w:i/>
          <w:iCs/>
        </w:rPr>
        <w:t>REST</w:t>
      </w:r>
      <w:r w:rsidR="006F26FD" w:rsidRPr="006F26FD">
        <w:t xml:space="preserve"> endpoints and operations for server-client communication</w:t>
      </w:r>
      <w:r w:rsidR="006F26FD">
        <w:t>.</w:t>
      </w:r>
    </w:p>
    <w:p w14:paraId="6E6D5C4B" w14:textId="77777777" w:rsidR="006B7091" w:rsidRDefault="006B7091">
      <w:pPr>
        <w:suppressAutoHyphens w:val="0"/>
        <w:spacing w:after="160" w:line="259" w:lineRule="auto"/>
      </w:pPr>
      <w:r>
        <w:br w:type="page"/>
      </w:r>
    </w:p>
    <w:p w14:paraId="7EE40D50" w14:textId="503F2BCC" w:rsidR="00416BF1" w:rsidRDefault="00416BF1" w:rsidP="00416BF1">
      <w:pPr>
        <w:pStyle w:val="Heading2"/>
      </w:pPr>
      <w:bookmarkStart w:id="94" w:name="_Toc177726582"/>
      <w:r>
        <w:lastRenderedPageBreak/>
        <w:t>10.3.</w:t>
      </w:r>
      <w:r>
        <w:tab/>
      </w:r>
      <w:r w:rsidR="00906F40">
        <w:t>Data Distribution</w:t>
      </w:r>
      <w:bookmarkEnd w:id="94"/>
    </w:p>
    <w:p w14:paraId="5E312C12" w14:textId="651FA5C9" w:rsidR="00905CE8" w:rsidRDefault="00905CE8" w:rsidP="00D20BF5">
      <w:pPr>
        <w:pStyle w:val="BodyText"/>
      </w:pPr>
      <w:r w:rsidRPr="00905CE8">
        <w:t xml:space="preserve">This section is dedicated to understanding how the data was distributed across </w:t>
      </w:r>
      <w:r w:rsidR="0043391C">
        <w:t>the technological and medical</w:t>
      </w:r>
      <w:r w:rsidRPr="00905CE8">
        <w:t xml:space="preserve"> scenarios </w:t>
      </w:r>
      <w:r w:rsidR="0043391C">
        <w:t>in</w:t>
      </w:r>
      <w:r w:rsidRPr="00905CE8">
        <w:t xml:space="preserve"> cross-client horizontal FL server.</w:t>
      </w:r>
      <w:r w:rsidR="00876519">
        <w:t xml:space="preserve"> </w:t>
      </w:r>
      <w:r w:rsidR="00BE4E0D" w:rsidRPr="00BE4E0D">
        <w:t>Two data distribution variants, IID and non-IID, were introduced to validate the artifact</w:t>
      </w:r>
      <w:r w:rsidR="005732FD">
        <w:t>.</w:t>
      </w:r>
    </w:p>
    <w:p w14:paraId="4C1F94A1" w14:textId="2194B177" w:rsidR="006A2C58" w:rsidRDefault="006A2C58" w:rsidP="006B1F5C">
      <w:pPr>
        <w:pStyle w:val="Heading3"/>
      </w:pPr>
      <w:bookmarkStart w:id="95" w:name="_Toc177726583"/>
      <w:r>
        <w:t>10.3.</w:t>
      </w:r>
      <w:r w:rsidR="006B1F5C">
        <w:t>1.</w:t>
      </w:r>
      <w:r>
        <w:tab/>
      </w:r>
      <w:r w:rsidR="006B1F5C">
        <w:t>Technological Data</w:t>
      </w:r>
      <w:bookmarkEnd w:id="95"/>
    </w:p>
    <w:p w14:paraId="31FE4B9F" w14:textId="5C82647B" w:rsidR="003F4BBF" w:rsidRDefault="003F4BBF" w:rsidP="00E32B40">
      <w:pPr>
        <w:pStyle w:val="BodyText"/>
        <w:rPr>
          <w:noProof/>
        </w:rPr>
      </w:pPr>
      <w:r w:rsidRPr="003F4BBF">
        <w:rPr>
          <w:noProof/>
        </w:rPr>
        <w:t xml:space="preserve">To introduce variability between the IID and non-IID variants, the CSV files generated by the </w:t>
      </w:r>
      <w:r w:rsidRPr="003F4BBF">
        <w:rPr>
          <w:i/>
          <w:iCs/>
          <w:noProof/>
        </w:rPr>
        <w:t>DataGenerationTechnological.ipynb</w:t>
      </w:r>
      <w:r w:rsidRPr="003F4BBF">
        <w:rPr>
          <w:noProof/>
        </w:rPr>
        <w:t xml:space="preserve"> notebook had different row counts. For the IID scenario, all clients had 5,000 rows, while for the non-IID scenario, the clients' row counts ranged from 3,790 to 5,479, as shown in Table 10.3.1.</w:t>
      </w:r>
    </w:p>
    <w:p w14:paraId="27F6605D" w14:textId="62FA753B" w:rsidR="0090505E" w:rsidRPr="0068391A" w:rsidRDefault="0090505E" w:rsidP="0090505E">
      <w:pPr>
        <w:pStyle w:val="Captions"/>
        <w:rPr>
          <w:noProof/>
        </w:rPr>
      </w:pPr>
      <w:r>
        <w:rPr>
          <w:noProof/>
        </w:rPr>
        <w:drawing>
          <wp:inline distT="0" distB="0" distL="0" distR="0" wp14:anchorId="2B17593D" wp14:editId="1BBB3073">
            <wp:extent cx="1479884" cy="1307231"/>
            <wp:effectExtent l="0" t="0" r="6350" b="7620"/>
            <wp:docPr id="164497076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70765" name="Picture 1" descr="A table with numbers and letters&#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1491482" cy="1317476"/>
                    </a:xfrm>
                    <a:prstGeom prst="rect">
                      <a:avLst/>
                    </a:prstGeom>
                  </pic:spPr>
                </pic:pic>
              </a:graphicData>
            </a:graphic>
          </wp:inline>
        </w:drawing>
      </w:r>
      <w:r>
        <w:rPr>
          <w:noProof/>
        </w:rPr>
        <w:br/>
      </w:r>
      <w:r w:rsidRPr="00BA677E">
        <w:rPr>
          <w:noProof/>
        </w:rPr>
        <w:t>Table 10.3.1</w:t>
      </w:r>
      <w:r w:rsidR="00E47141">
        <w:rPr>
          <w:noProof/>
        </w:rPr>
        <w:t xml:space="preserve">. Row counts for IID and </w:t>
      </w:r>
      <w:r w:rsidR="00A65B46">
        <w:rPr>
          <w:noProof/>
        </w:rPr>
        <w:t>non-IID clients.</w:t>
      </w:r>
    </w:p>
    <w:p w14:paraId="5553BAB8" w14:textId="77777777" w:rsidR="00E32B40" w:rsidRPr="00E32B40" w:rsidRDefault="00E32B40" w:rsidP="00E32B40"/>
    <w:p w14:paraId="7C912E51" w14:textId="2B727674" w:rsidR="000577F3" w:rsidRDefault="000577F3" w:rsidP="003D3DD0">
      <w:pPr>
        <w:pStyle w:val="BodyText"/>
        <w:rPr>
          <w:noProof/>
        </w:rPr>
      </w:pPr>
      <w:r w:rsidRPr="000577F3">
        <w:rPr>
          <w:noProof/>
        </w:rPr>
        <w:t>The data structure of the CSV files used in this scenario consists of a binary target variable (0 and 1) in the first column and seven features. Table 10.3.1 presents the class distributions and balance status across clients for IID and non-IID data. Figure 10.3.1 shows the IID variant, while Figure 10.3.2 illustrates the non-IID variant for the target variable distribution</w:t>
      </w:r>
      <w:r>
        <w:rPr>
          <w:noProof/>
        </w:rPr>
        <w:t>.</w:t>
      </w:r>
    </w:p>
    <w:p w14:paraId="4813904F" w14:textId="507544FA" w:rsidR="00DB2C81" w:rsidRDefault="00DB2C81" w:rsidP="00DB2C81">
      <w:pPr>
        <w:pStyle w:val="Captions"/>
        <w:rPr>
          <w:noProof/>
        </w:rPr>
      </w:pPr>
      <w:r>
        <w:rPr>
          <w:noProof/>
        </w:rPr>
        <w:drawing>
          <wp:inline distT="0" distB="0" distL="0" distR="0" wp14:anchorId="744942E3" wp14:editId="2E916FD7">
            <wp:extent cx="4578417" cy="1593266"/>
            <wp:effectExtent l="0" t="0" r="0" b="6985"/>
            <wp:docPr id="1949563219" name="Picture 3" descr="A table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63219" name="Picture 3" descr="A table with numbers and a number&#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4613502" cy="1605475"/>
                    </a:xfrm>
                    <a:prstGeom prst="rect">
                      <a:avLst/>
                    </a:prstGeom>
                  </pic:spPr>
                </pic:pic>
              </a:graphicData>
            </a:graphic>
          </wp:inline>
        </w:drawing>
      </w:r>
      <w:r>
        <w:rPr>
          <w:noProof/>
        </w:rPr>
        <w:br/>
      </w:r>
      <w:r w:rsidR="00BA677E" w:rsidRPr="00BA677E">
        <w:rPr>
          <w:noProof/>
        </w:rPr>
        <w:t>Table 10.3.</w:t>
      </w:r>
      <w:r w:rsidR="00A65B46">
        <w:rPr>
          <w:noProof/>
        </w:rPr>
        <w:t>2.</w:t>
      </w:r>
      <w:r w:rsidR="00BA677E" w:rsidRPr="00BA677E">
        <w:rPr>
          <w:noProof/>
        </w:rPr>
        <w:t xml:space="preserve"> Class </w:t>
      </w:r>
      <w:r w:rsidR="00BA677E">
        <w:rPr>
          <w:noProof/>
        </w:rPr>
        <w:t>d</w:t>
      </w:r>
      <w:r w:rsidR="00BA677E" w:rsidRPr="00BA677E">
        <w:rPr>
          <w:noProof/>
        </w:rPr>
        <w:t xml:space="preserve">istributions and </w:t>
      </w:r>
      <w:r w:rsidR="00BA677E">
        <w:rPr>
          <w:noProof/>
        </w:rPr>
        <w:t>b</w:t>
      </w:r>
      <w:r w:rsidR="00BA677E" w:rsidRPr="00BA677E">
        <w:rPr>
          <w:noProof/>
        </w:rPr>
        <w:t xml:space="preserve">alance </w:t>
      </w:r>
      <w:r w:rsidR="00BA677E">
        <w:rPr>
          <w:noProof/>
        </w:rPr>
        <w:t>s</w:t>
      </w:r>
      <w:r w:rsidR="00BA677E" w:rsidRPr="00BA677E">
        <w:rPr>
          <w:noProof/>
        </w:rPr>
        <w:t xml:space="preserve">tatus </w:t>
      </w:r>
      <w:r w:rsidR="00BA677E">
        <w:rPr>
          <w:noProof/>
        </w:rPr>
        <w:t>a</w:t>
      </w:r>
      <w:r w:rsidR="00BA677E" w:rsidRPr="00BA677E">
        <w:rPr>
          <w:noProof/>
        </w:rPr>
        <w:t xml:space="preserve">cross </w:t>
      </w:r>
      <w:r w:rsidR="00BA677E">
        <w:rPr>
          <w:noProof/>
        </w:rPr>
        <w:t>c</w:t>
      </w:r>
      <w:r w:rsidR="00BA677E" w:rsidRPr="00BA677E">
        <w:rPr>
          <w:noProof/>
        </w:rPr>
        <w:t xml:space="preserve">lients for IID and </w:t>
      </w:r>
      <w:r w:rsidR="00BA677E">
        <w:rPr>
          <w:noProof/>
        </w:rPr>
        <w:t>n</w:t>
      </w:r>
      <w:r w:rsidR="00BA677E" w:rsidRPr="00BA677E">
        <w:rPr>
          <w:noProof/>
        </w:rPr>
        <w:t xml:space="preserve">on-IID </w:t>
      </w:r>
      <w:r w:rsidR="00990CA0">
        <w:rPr>
          <w:noProof/>
        </w:rPr>
        <w:t>d</w:t>
      </w:r>
      <w:r w:rsidR="00BA677E" w:rsidRPr="00BA677E">
        <w:rPr>
          <w:noProof/>
        </w:rPr>
        <w:t>ata</w:t>
      </w:r>
      <w:r w:rsidR="00990CA0">
        <w:rPr>
          <w:noProof/>
        </w:rPr>
        <w:t>.</w:t>
      </w:r>
    </w:p>
    <w:p w14:paraId="6348AEF9" w14:textId="48027B0B" w:rsidR="003D3DD0" w:rsidRDefault="003D3DD0" w:rsidP="00473767">
      <w:pPr>
        <w:pStyle w:val="Captions"/>
        <w:rPr>
          <w:noProof/>
        </w:rPr>
      </w:pPr>
      <w:r w:rsidRPr="00473767">
        <w:rPr>
          <w:noProof/>
        </w:rPr>
        <w:drawing>
          <wp:inline distT="0" distB="0" distL="0" distR="0" wp14:anchorId="60CE6A58" wp14:editId="1F5F6EBA">
            <wp:extent cx="6636427" cy="794603"/>
            <wp:effectExtent l="0" t="0" r="0" b="5715"/>
            <wp:docPr id="48567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78811" name="Picture 48567881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797679" cy="813910"/>
                    </a:xfrm>
                    <a:prstGeom prst="rect">
                      <a:avLst/>
                    </a:prstGeom>
                  </pic:spPr>
                </pic:pic>
              </a:graphicData>
            </a:graphic>
          </wp:inline>
        </w:drawing>
      </w:r>
      <w:r w:rsidR="008B4D04">
        <w:rPr>
          <w:noProof/>
        </w:rPr>
        <w:br/>
      </w:r>
      <w:r w:rsidR="008B4D04" w:rsidRPr="008B4D04">
        <w:rPr>
          <w:noProof/>
        </w:rPr>
        <w:t>Figure 10.3.1</w:t>
      </w:r>
      <w:r w:rsidR="00392BB0">
        <w:rPr>
          <w:noProof/>
        </w:rPr>
        <w:t>.</w:t>
      </w:r>
      <w:r w:rsidR="008B4D04" w:rsidRPr="008B4D04">
        <w:rPr>
          <w:noProof/>
        </w:rPr>
        <w:t xml:space="preserve"> Target </w:t>
      </w:r>
      <w:r w:rsidR="00151313">
        <w:rPr>
          <w:noProof/>
        </w:rPr>
        <w:t>v</w:t>
      </w:r>
      <w:r w:rsidR="008B4D04" w:rsidRPr="008B4D04">
        <w:rPr>
          <w:noProof/>
        </w:rPr>
        <w:t xml:space="preserve">ariable </w:t>
      </w:r>
      <w:r w:rsidR="00151313">
        <w:rPr>
          <w:noProof/>
        </w:rPr>
        <w:t>d</w:t>
      </w:r>
      <w:r w:rsidR="008B4D04" w:rsidRPr="008B4D04">
        <w:rPr>
          <w:noProof/>
        </w:rPr>
        <w:t xml:space="preserve">istribution </w:t>
      </w:r>
      <w:r w:rsidR="004A7D5B">
        <w:rPr>
          <w:noProof/>
        </w:rPr>
        <w:t>a</w:t>
      </w:r>
      <w:r w:rsidR="008B4D04" w:rsidRPr="008B4D04">
        <w:rPr>
          <w:noProof/>
        </w:rPr>
        <w:t xml:space="preserve">cross </w:t>
      </w:r>
      <w:r w:rsidR="004A7D5B">
        <w:rPr>
          <w:noProof/>
        </w:rPr>
        <w:t>c</w:t>
      </w:r>
      <w:r w:rsidR="008B4D04" w:rsidRPr="008B4D04">
        <w:rPr>
          <w:noProof/>
        </w:rPr>
        <w:t xml:space="preserve">lients for IID </w:t>
      </w:r>
      <w:r w:rsidR="004A7D5B">
        <w:rPr>
          <w:noProof/>
        </w:rPr>
        <w:t>d</w:t>
      </w:r>
      <w:r w:rsidR="008B4D04" w:rsidRPr="008B4D04">
        <w:rPr>
          <w:noProof/>
        </w:rPr>
        <w:t>ata</w:t>
      </w:r>
      <w:r w:rsidR="004A7D5B">
        <w:rPr>
          <w:noProof/>
        </w:rPr>
        <w:t>.</w:t>
      </w:r>
    </w:p>
    <w:p w14:paraId="0C321061" w14:textId="3B48CB30" w:rsidR="004A7D5B" w:rsidRDefault="004A7D5B" w:rsidP="00473767">
      <w:pPr>
        <w:pStyle w:val="Captions"/>
        <w:rPr>
          <w:noProof/>
        </w:rPr>
      </w:pPr>
      <w:r w:rsidRPr="00473767">
        <w:rPr>
          <w:noProof/>
        </w:rPr>
        <w:lastRenderedPageBreak/>
        <w:drawing>
          <wp:inline distT="0" distB="0" distL="0" distR="0" wp14:anchorId="36379D3D" wp14:editId="586DFEF5">
            <wp:extent cx="6596547" cy="800100"/>
            <wp:effectExtent l="0" t="0" r="0" b="0"/>
            <wp:docPr id="313088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8353" name="Picture 31308835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617990" cy="802701"/>
                    </a:xfrm>
                    <a:prstGeom prst="rect">
                      <a:avLst/>
                    </a:prstGeom>
                  </pic:spPr>
                </pic:pic>
              </a:graphicData>
            </a:graphic>
          </wp:inline>
        </w:drawing>
      </w:r>
      <w:r>
        <w:rPr>
          <w:noProof/>
        </w:rPr>
        <w:br/>
      </w:r>
      <w:r w:rsidR="006A67CA" w:rsidRPr="006A67CA">
        <w:rPr>
          <w:noProof/>
        </w:rPr>
        <w:t>Figure 10.3.2</w:t>
      </w:r>
      <w:r w:rsidR="00392BB0">
        <w:rPr>
          <w:noProof/>
        </w:rPr>
        <w:t>.</w:t>
      </w:r>
      <w:r w:rsidR="006A67CA" w:rsidRPr="006A67CA">
        <w:rPr>
          <w:noProof/>
        </w:rPr>
        <w:t xml:space="preserve"> Target variable distribution across clients for non-IID data.</w:t>
      </w:r>
    </w:p>
    <w:p w14:paraId="17E11486" w14:textId="060FBCD4" w:rsidR="00DC339C" w:rsidRDefault="00DC339C" w:rsidP="006A67CA">
      <w:pPr>
        <w:pStyle w:val="BodyText"/>
      </w:pPr>
      <w:r w:rsidRPr="00DC339C">
        <w:t>The features for each variant were analy</w:t>
      </w:r>
      <w:r>
        <w:t>s</w:t>
      </w:r>
      <w:r w:rsidRPr="00DC339C">
        <w:t>ed using Shapiro-Wilk tests for normality with a significance level of 5%. It is important to note that Feature 6 for Client 3 IID has a p-value of 4.85%, which is below the 5% threshold, indicating it does not follow a normal distribution. However, this result is close to normality and did not affect the training for Client 3 IID. Additionally, all features that do not follow a normal distribution have p-values significantly lower than the 5% threshold. All results are shown in Table 10.3.2.</w:t>
      </w:r>
    </w:p>
    <w:p w14:paraId="5002A2FD" w14:textId="41B7DFD8" w:rsidR="00473767" w:rsidRDefault="00473767" w:rsidP="00473767">
      <w:pPr>
        <w:pStyle w:val="Captions"/>
        <w:rPr>
          <w:noProof/>
        </w:rPr>
      </w:pPr>
      <w:r>
        <w:rPr>
          <w:noProof/>
        </w:rPr>
        <w:drawing>
          <wp:inline distT="0" distB="0" distL="0" distR="0" wp14:anchorId="43531CF8" wp14:editId="6CC1D005">
            <wp:extent cx="6120130" cy="1696720"/>
            <wp:effectExtent l="0" t="0" r="0" b="0"/>
            <wp:docPr id="1806851017" name="Picture 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51017" name="Picture 4" descr="A screenshot of a table&#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6120130" cy="1696720"/>
                    </a:xfrm>
                    <a:prstGeom prst="rect">
                      <a:avLst/>
                    </a:prstGeom>
                  </pic:spPr>
                </pic:pic>
              </a:graphicData>
            </a:graphic>
          </wp:inline>
        </w:drawing>
      </w:r>
      <w:r>
        <w:rPr>
          <w:noProof/>
        </w:rPr>
        <w:br/>
      </w:r>
      <w:r w:rsidR="005E05D7">
        <w:rPr>
          <w:noProof/>
        </w:rPr>
        <w:t>Table</w:t>
      </w:r>
      <w:r w:rsidRPr="006A67CA">
        <w:rPr>
          <w:noProof/>
        </w:rPr>
        <w:t xml:space="preserve"> 10.3.</w:t>
      </w:r>
      <w:r w:rsidR="00A65B46">
        <w:rPr>
          <w:noProof/>
        </w:rPr>
        <w:t>3.</w:t>
      </w:r>
      <w:r w:rsidR="00E14A30" w:rsidRPr="00E14A30">
        <w:t xml:space="preserve"> </w:t>
      </w:r>
      <w:r w:rsidR="00E14A30" w:rsidRPr="00E14A30">
        <w:rPr>
          <w:noProof/>
        </w:rPr>
        <w:t xml:space="preserve">Shapiro-Wilk </w:t>
      </w:r>
      <w:r w:rsidR="00E14A30">
        <w:rPr>
          <w:noProof/>
        </w:rPr>
        <w:t>t</w:t>
      </w:r>
      <w:r w:rsidR="00E14A30" w:rsidRPr="00E14A30">
        <w:rPr>
          <w:noProof/>
        </w:rPr>
        <w:t xml:space="preserve">est </w:t>
      </w:r>
      <w:r w:rsidR="00E14A30">
        <w:rPr>
          <w:noProof/>
        </w:rPr>
        <w:t>r</w:t>
      </w:r>
      <w:r w:rsidR="00E14A30" w:rsidRPr="00E14A30">
        <w:rPr>
          <w:noProof/>
        </w:rPr>
        <w:t xml:space="preserve">esults for </w:t>
      </w:r>
      <w:r w:rsidR="00E14A30">
        <w:rPr>
          <w:noProof/>
        </w:rPr>
        <w:t>f</w:t>
      </w:r>
      <w:r w:rsidR="00E14A30" w:rsidRPr="00E14A30">
        <w:rPr>
          <w:noProof/>
        </w:rPr>
        <w:t xml:space="preserve">eatures </w:t>
      </w:r>
      <w:r w:rsidR="00E14A30">
        <w:rPr>
          <w:noProof/>
        </w:rPr>
        <w:t>a</w:t>
      </w:r>
      <w:r w:rsidR="00E14A30" w:rsidRPr="00E14A30">
        <w:rPr>
          <w:noProof/>
        </w:rPr>
        <w:t xml:space="preserve">cross </w:t>
      </w:r>
      <w:r w:rsidR="00E14A30">
        <w:rPr>
          <w:noProof/>
        </w:rPr>
        <w:t>c</w:t>
      </w:r>
      <w:r w:rsidR="00E14A30" w:rsidRPr="00E14A30">
        <w:rPr>
          <w:noProof/>
        </w:rPr>
        <w:t xml:space="preserve">lients in IID and </w:t>
      </w:r>
      <w:r w:rsidR="00E14A30">
        <w:rPr>
          <w:noProof/>
        </w:rPr>
        <w:t>n</w:t>
      </w:r>
      <w:r w:rsidR="00E14A30" w:rsidRPr="00E14A30">
        <w:rPr>
          <w:noProof/>
        </w:rPr>
        <w:t xml:space="preserve">on-IID </w:t>
      </w:r>
      <w:r w:rsidR="00FB7E4C">
        <w:rPr>
          <w:noProof/>
        </w:rPr>
        <w:t>d</w:t>
      </w:r>
      <w:r w:rsidR="00E14A30" w:rsidRPr="00E14A30">
        <w:rPr>
          <w:noProof/>
        </w:rPr>
        <w:t>ata</w:t>
      </w:r>
      <w:r w:rsidRPr="006A67CA">
        <w:rPr>
          <w:noProof/>
        </w:rPr>
        <w:t>.</w:t>
      </w:r>
    </w:p>
    <w:p w14:paraId="63558170" w14:textId="707E48FD" w:rsidR="00D86409" w:rsidRDefault="00D86409" w:rsidP="00D86409">
      <w:pPr>
        <w:pStyle w:val="BodyText"/>
      </w:pPr>
      <w:r>
        <w:t xml:space="preserve">For more clarity </w:t>
      </w:r>
      <w:r w:rsidR="00D94409">
        <w:t xml:space="preserve">features have been plotted in histograms and QQ normality plots, to better understand if they follow a normal distribution or not, </w:t>
      </w:r>
      <w:r w:rsidR="003940E9">
        <w:t xml:space="preserve">IID features are shown in Figure 10.3.3 and non-IID are depicted </w:t>
      </w:r>
      <w:r w:rsidR="00295D16">
        <w:t>in Figure 10.3.4.</w:t>
      </w:r>
    </w:p>
    <w:p w14:paraId="5A92ACD9" w14:textId="77777777" w:rsidR="00D86409" w:rsidRDefault="00D86409" w:rsidP="00473767">
      <w:pPr>
        <w:pStyle w:val="Captions"/>
        <w:rPr>
          <w:noProof/>
        </w:rPr>
      </w:pPr>
    </w:p>
    <w:p w14:paraId="08AAAB2C" w14:textId="3AF56F64" w:rsidR="00BF2671" w:rsidRDefault="00DC339C" w:rsidP="00893B07">
      <w:pPr>
        <w:pStyle w:val="Captions"/>
      </w:pPr>
      <w:r>
        <w:rPr>
          <w:noProof/>
          <w14:ligatures w14:val="standardContextual"/>
        </w:rPr>
        <w:lastRenderedPageBreak/>
        <w:drawing>
          <wp:inline distT="0" distB="0" distL="0" distR="0" wp14:anchorId="4CDCE4B8" wp14:editId="63E33B1B">
            <wp:extent cx="6120130" cy="8839200"/>
            <wp:effectExtent l="0" t="0" r="0" b="0"/>
            <wp:docPr id="164475869" name="Picture 5"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5869" name="Picture 5" descr="A chart of a diagram&#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120130" cy="8839200"/>
                    </a:xfrm>
                    <a:prstGeom prst="rect">
                      <a:avLst/>
                    </a:prstGeom>
                  </pic:spPr>
                </pic:pic>
              </a:graphicData>
            </a:graphic>
          </wp:inline>
        </w:drawing>
      </w:r>
      <w:r w:rsidR="00893B07">
        <w:br/>
      </w:r>
      <w:r w:rsidR="00893B07" w:rsidRPr="00893B07">
        <w:t>Figure 10.3.3</w:t>
      </w:r>
      <w:r w:rsidR="00D95E33">
        <w:t>.</w:t>
      </w:r>
      <w:r w:rsidR="00893B07" w:rsidRPr="00893B07">
        <w:t xml:space="preserve"> Feature </w:t>
      </w:r>
      <w:r w:rsidR="00893B07">
        <w:t>d</w:t>
      </w:r>
      <w:r w:rsidR="00893B07" w:rsidRPr="00893B07">
        <w:t xml:space="preserve">istributions and </w:t>
      </w:r>
      <w:r w:rsidR="00893B07">
        <w:t>n</w:t>
      </w:r>
      <w:r w:rsidR="00893B07" w:rsidRPr="00893B07">
        <w:t xml:space="preserve">ormality for 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5AC82EEE" w14:textId="43D5B942" w:rsidR="00991C83" w:rsidRPr="00BF2671" w:rsidRDefault="00991C83" w:rsidP="00893B07">
      <w:pPr>
        <w:pStyle w:val="Captions"/>
      </w:pPr>
      <w:r>
        <w:rPr>
          <w:noProof/>
          <w14:ligatures w14:val="standardContextual"/>
        </w:rPr>
        <w:lastRenderedPageBreak/>
        <w:drawing>
          <wp:inline distT="0" distB="0" distL="0" distR="0" wp14:anchorId="3357CCED" wp14:editId="15C5E4B2">
            <wp:extent cx="6120130" cy="8844280"/>
            <wp:effectExtent l="0" t="0" r="0" b="0"/>
            <wp:docPr id="269574795"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795" name="Picture 6" descr="A graph of a graph&#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120130" cy="8844280"/>
                    </a:xfrm>
                    <a:prstGeom prst="rect">
                      <a:avLst/>
                    </a:prstGeom>
                  </pic:spPr>
                </pic:pic>
              </a:graphicData>
            </a:graphic>
          </wp:inline>
        </w:drawing>
      </w:r>
      <w:r w:rsidR="00893B07">
        <w:br/>
      </w:r>
      <w:r w:rsidR="00893B07" w:rsidRPr="00893B07">
        <w:t>Figure 10.3.</w:t>
      </w:r>
      <w:r w:rsidR="00893B07">
        <w:t>4</w:t>
      </w:r>
      <w:r w:rsidR="003954EB">
        <w:t>.</w:t>
      </w:r>
      <w:r w:rsidR="00893B07" w:rsidRPr="00893B07">
        <w:t xml:space="preserve"> Feature </w:t>
      </w:r>
      <w:r w:rsidR="00893B07">
        <w:t>d</w:t>
      </w:r>
      <w:r w:rsidR="00893B07" w:rsidRPr="00893B07">
        <w:t xml:space="preserve">istributions and </w:t>
      </w:r>
      <w:r w:rsidR="00893B07">
        <w:t>n</w:t>
      </w:r>
      <w:r w:rsidR="00893B07" w:rsidRPr="00893B07">
        <w:t xml:space="preserve">ormality for </w:t>
      </w:r>
      <w:r w:rsidR="00893B07">
        <w:t>non-</w:t>
      </w:r>
      <w:r w:rsidR="00893B07" w:rsidRPr="00893B07">
        <w:t xml:space="preserve">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67DB910E" w14:textId="5B143F1E" w:rsidR="006B1F5C" w:rsidRDefault="006B1F5C" w:rsidP="006B1F5C">
      <w:pPr>
        <w:pStyle w:val="Heading3"/>
      </w:pPr>
      <w:bookmarkStart w:id="96" w:name="_Toc177726584"/>
      <w:r>
        <w:lastRenderedPageBreak/>
        <w:t>10.3.2.</w:t>
      </w:r>
      <w:r>
        <w:tab/>
        <w:t>Medical Data</w:t>
      </w:r>
      <w:bookmarkEnd w:id="96"/>
    </w:p>
    <w:p w14:paraId="7577D9FC" w14:textId="5610A7A1" w:rsidR="00D526E3" w:rsidRDefault="00D526E3" w:rsidP="002E1CDE">
      <w:pPr>
        <w:pStyle w:val="BodyText"/>
        <w:rPr>
          <w:noProof/>
        </w:rPr>
      </w:pPr>
      <w:r w:rsidRPr="00D526E3">
        <w:rPr>
          <w:noProof/>
        </w:rPr>
        <w:t xml:space="preserve">To introduce variability between the IID and non-IID variants in the medical scenario, the RSNA Chest X-ray and </w:t>
      </w:r>
      <w:r w:rsidRPr="00F23CD1">
        <w:rPr>
          <w:i/>
          <w:iCs/>
          <w:noProof/>
        </w:rPr>
        <w:t>MNIST</w:t>
      </w:r>
      <w:r w:rsidRPr="00D526E3">
        <w:rPr>
          <w:noProof/>
        </w:rPr>
        <w:t xml:space="preserve"> datasets were combined. All related code can be accessed in </w:t>
      </w:r>
      <w:r w:rsidRPr="00D526E3">
        <w:rPr>
          <w:i/>
          <w:iCs/>
          <w:noProof/>
        </w:rPr>
        <w:t>DataGenerationMedical.ipynb</w:t>
      </w:r>
      <w:r w:rsidRPr="00D526E3">
        <w:rPr>
          <w:noProof/>
        </w:rPr>
        <w:t xml:space="preserve">. Images were created with an equal distribution of </w:t>
      </w:r>
      <w:r w:rsidRPr="00F23CD1">
        <w:rPr>
          <w:i/>
          <w:iCs/>
          <w:noProof/>
        </w:rPr>
        <w:t xml:space="preserve">Lung </w:t>
      </w:r>
      <w:r w:rsidRPr="00D526E3">
        <w:rPr>
          <w:noProof/>
        </w:rPr>
        <w:t xml:space="preserve">and </w:t>
      </w:r>
      <w:r w:rsidRPr="00F23CD1">
        <w:rPr>
          <w:i/>
          <w:iCs/>
          <w:noProof/>
        </w:rPr>
        <w:t>Not Lung</w:t>
      </w:r>
      <w:r w:rsidRPr="00D526E3">
        <w:rPr>
          <w:noProof/>
        </w:rPr>
        <w:t xml:space="preserve"> categories. For the non-IID scenario, class imbalance was introduced by varying the distribution of images across clients, where some clients received more X-ray images and others received more </w:t>
      </w:r>
      <w:r w:rsidRPr="00F23CD1">
        <w:rPr>
          <w:i/>
          <w:iCs/>
          <w:noProof/>
        </w:rPr>
        <w:t>MNIST</w:t>
      </w:r>
      <w:r w:rsidRPr="00D526E3">
        <w:rPr>
          <w:noProof/>
        </w:rPr>
        <w:t xml:space="preserve"> images, as shown in Table 10.3.4.</w:t>
      </w:r>
    </w:p>
    <w:p w14:paraId="5F5C49E4" w14:textId="242FB348" w:rsidR="00387765" w:rsidRDefault="00960283" w:rsidP="005C6999">
      <w:pPr>
        <w:pStyle w:val="Captions"/>
        <w:rPr>
          <w:noProof/>
        </w:rPr>
      </w:pPr>
      <w:r>
        <w:rPr>
          <w:noProof/>
        </w:rPr>
        <w:drawing>
          <wp:inline distT="0" distB="0" distL="0" distR="0" wp14:anchorId="0C0DF6E7" wp14:editId="3D49BA64">
            <wp:extent cx="3427429" cy="1675632"/>
            <wp:effectExtent l="0" t="0" r="1905" b="1270"/>
            <wp:docPr id="1638006639" name="Picture 6"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06639" name="Picture 6" descr="A table with numbers and letters&#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3456941" cy="1690060"/>
                    </a:xfrm>
                    <a:prstGeom prst="rect">
                      <a:avLst/>
                    </a:prstGeom>
                  </pic:spPr>
                </pic:pic>
              </a:graphicData>
            </a:graphic>
          </wp:inline>
        </w:drawing>
      </w:r>
      <w:r w:rsidR="005C6999">
        <w:rPr>
          <w:noProof/>
        </w:rPr>
        <w:br/>
      </w:r>
      <w:r w:rsidR="005C6999" w:rsidRPr="005C6999">
        <w:rPr>
          <w:noProof/>
        </w:rPr>
        <w:t>Table 10.3.4</w:t>
      </w:r>
      <w:r w:rsidR="00F23CD1">
        <w:rPr>
          <w:noProof/>
        </w:rPr>
        <w:t>.</w:t>
      </w:r>
      <w:r w:rsidR="005C6999" w:rsidRPr="005C6999">
        <w:rPr>
          <w:noProof/>
        </w:rPr>
        <w:t xml:space="preserve"> Distribution of </w:t>
      </w:r>
      <w:r w:rsidR="005C6999" w:rsidRPr="00D526E3">
        <w:rPr>
          <w:i/>
          <w:iCs/>
          <w:noProof/>
        </w:rPr>
        <w:t>lung</w:t>
      </w:r>
      <w:r w:rsidR="005C6999" w:rsidRPr="005C6999">
        <w:rPr>
          <w:noProof/>
        </w:rPr>
        <w:t xml:space="preserve"> and </w:t>
      </w:r>
      <w:r w:rsidR="005C6999" w:rsidRPr="00D526E3">
        <w:rPr>
          <w:i/>
          <w:iCs/>
          <w:noProof/>
        </w:rPr>
        <w:t>not lung</w:t>
      </w:r>
      <w:r w:rsidR="005C6999" w:rsidRPr="005C6999">
        <w:rPr>
          <w:noProof/>
        </w:rPr>
        <w:t xml:space="preserve"> </w:t>
      </w:r>
      <w:r w:rsidR="005C6999">
        <w:rPr>
          <w:noProof/>
        </w:rPr>
        <w:t>i</w:t>
      </w:r>
      <w:r w:rsidR="005C6999" w:rsidRPr="005C6999">
        <w:rPr>
          <w:noProof/>
        </w:rPr>
        <w:t xml:space="preserve">mages for IID and </w:t>
      </w:r>
      <w:r w:rsidR="005C6999">
        <w:rPr>
          <w:noProof/>
        </w:rPr>
        <w:t>n</w:t>
      </w:r>
      <w:r w:rsidR="005C6999" w:rsidRPr="005C6999">
        <w:rPr>
          <w:noProof/>
        </w:rPr>
        <w:t xml:space="preserve">on-IID </w:t>
      </w:r>
      <w:r w:rsidR="005C6999">
        <w:rPr>
          <w:noProof/>
        </w:rPr>
        <w:t>c</w:t>
      </w:r>
      <w:r w:rsidR="005C6999" w:rsidRPr="005C6999">
        <w:rPr>
          <w:noProof/>
        </w:rPr>
        <w:t xml:space="preserve">lients in </w:t>
      </w:r>
      <w:r w:rsidR="005C6999">
        <w:rPr>
          <w:noProof/>
        </w:rPr>
        <w:t>t</w:t>
      </w:r>
      <w:r w:rsidR="005C6999" w:rsidRPr="005C6999">
        <w:rPr>
          <w:noProof/>
        </w:rPr>
        <w:t xml:space="preserve">rain and </w:t>
      </w:r>
      <w:r w:rsidR="005C6999">
        <w:rPr>
          <w:noProof/>
        </w:rPr>
        <w:t>t</w:t>
      </w:r>
      <w:r w:rsidR="005C6999" w:rsidRPr="005C6999">
        <w:rPr>
          <w:noProof/>
        </w:rPr>
        <w:t xml:space="preserve">est </w:t>
      </w:r>
      <w:r w:rsidR="005C6999">
        <w:rPr>
          <w:noProof/>
        </w:rPr>
        <w:t>s</w:t>
      </w:r>
      <w:r w:rsidR="005C6999" w:rsidRPr="005C6999">
        <w:rPr>
          <w:noProof/>
        </w:rPr>
        <w:t>ets</w:t>
      </w:r>
      <w:r w:rsidR="005C6999">
        <w:rPr>
          <w:noProof/>
        </w:rPr>
        <w:t>.</w:t>
      </w:r>
    </w:p>
    <w:p w14:paraId="54FD8BF9" w14:textId="77777777" w:rsidR="00387765" w:rsidRDefault="00387765">
      <w:pPr>
        <w:suppressAutoHyphens w:val="0"/>
        <w:spacing w:after="160" w:line="259" w:lineRule="auto"/>
        <w:rPr>
          <w:noProof/>
        </w:rPr>
      </w:pPr>
      <w:r>
        <w:rPr>
          <w:noProof/>
        </w:rPr>
        <w:br w:type="page"/>
      </w:r>
    </w:p>
    <w:p w14:paraId="59ED125A" w14:textId="4EDF2E3C" w:rsidR="00906F40" w:rsidRDefault="00906F40" w:rsidP="00906F40">
      <w:pPr>
        <w:pStyle w:val="Heading2"/>
      </w:pPr>
      <w:bookmarkStart w:id="97" w:name="_Toc177726585"/>
      <w:r>
        <w:lastRenderedPageBreak/>
        <w:t>10.4.</w:t>
      </w:r>
      <w:r>
        <w:tab/>
        <w:t>Results</w:t>
      </w:r>
      <w:bookmarkEnd w:id="97"/>
    </w:p>
    <w:p w14:paraId="4E53A2FB" w14:textId="741730C5" w:rsidR="00220269" w:rsidRDefault="004456B7" w:rsidP="00DD5CD5">
      <w:pPr>
        <w:pStyle w:val="BodyText"/>
      </w:pPr>
      <w:r w:rsidRPr="004456B7">
        <w:t>This chapter complements Section 7 by presenting all the metrics and how accuracy and loss were calculated.</w:t>
      </w:r>
      <w:r>
        <w:t xml:space="preserve"> </w:t>
      </w:r>
      <w:r w:rsidR="00220269" w:rsidRPr="00220269">
        <w:t>The data was captured from the demo recorded on August 28th, 2024 (</w:t>
      </w:r>
      <w:hyperlink r:id="rId97" w:tgtFrame="_new" w:history="1">
        <w:r w:rsidR="00220269" w:rsidRPr="00C32CEB">
          <w:rPr>
            <w:rStyle w:val="Hyperlink"/>
            <w:noProof w:val="0"/>
            <w:color w:val="auto"/>
            <w:u w:val="none"/>
          </w:rPr>
          <w:t>www.youtube.com</w:t>
        </w:r>
      </w:hyperlink>
      <w:r w:rsidR="00220269" w:rsidRPr="00C32CEB">
        <w:t xml:space="preserve">, </w:t>
      </w:r>
      <w:r w:rsidR="00220269" w:rsidRPr="00220269">
        <w:t>2024b). The formulas used to calculate the cumulative metrics are shown in Figure 10.4.</w:t>
      </w:r>
    </w:p>
    <w:p w14:paraId="458871B4" w14:textId="12742B35" w:rsidR="00387765" w:rsidRDefault="0010651D" w:rsidP="001D2E0C">
      <w:pPr>
        <w:pStyle w:val="Captions"/>
      </w:pPr>
      <w:r>
        <w:rPr>
          <w:noProof/>
          <w14:ligatures w14:val="standardContextual"/>
        </w:rPr>
        <w:drawing>
          <wp:inline distT="0" distB="0" distL="0" distR="0" wp14:anchorId="61C0BE5B" wp14:editId="4E9F127E">
            <wp:extent cx="3182352" cy="4236181"/>
            <wp:effectExtent l="0" t="0" r="0" b="0"/>
            <wp:docPr id="1410111504" name="Picture 9" descr="A math problems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11504" name="Picture 9" descr="A math problems on a white sheet&#10;&#10;Description automatically generated with medium confidence"/>
                    <pic:cNvPicPr/>
                  </pic:nvPicPr>
                  <pic:blipFill>
                    <a:blip r:embed="rId98">
                      <a:extLst>
                        <a:ext uri="{28A0092B-C50C-407E-A947-70E740481C1C}">
                          <a14:useLocalDpi xmlns:a14="http://schemas.microsoft.com/office/drawing/2010/main" val="0"/>
                        </a:ext>
                      </a:extLst>
                    </a:blip>
                    <a:stretch>
                      <a:fillRect/>
                    </a:stretch>
                  </pic:blipFill>
                  <pic:spPr>
                    <a:xfrm>
                      <a:off x="0" y="0"/>
                      <a:ext cx="3194951" cy="4252953"/>
                    </a:xfrm>
                    <a:prstGeom prst="rect">
                      <a:avLst/>
                    </a:prstGeom>
                  </pic:spPr>
                </pic:pic>
              </a:graphicData>
            </a:graphic>
          </wp:inline>
        </w:drawing>
      </w:r>
      <w:r w:rsidR="00DE39A5" w:rsidRPr="00DE39A5">
        <w:br/>
        <w:t>Figure 10.4</w:t>
      </w:r>
      <w:r w:rsidR="00DE39A5">
        <w:t>.</w:t>
      </w:r>
      <w:r w:rsidR="00DE39A5" w:rsidRPr="00DE39A5">
        <w:t xml:space="preserve"> Formulas for </w:t>
      </w:r>
      <w:r w:rsidR="00DE39A5">
        <w:t>c</w:t>
      </w:r>
      <w:r w:rsidR="00DE39A5" w:rsidRPr="00DE39A5">
        <w:t xml:space="preserve">alculating </w:t>
      </w:r>
      <w:r w:rsidR="00DE39A5">
        <w:t>c</w:t>
      </w:r>
      <w:r w:rsidR="00DE39A5" w:rsidRPr="00DE39A5">
        <w:t xml:space="preserve">umulative </w:t>
      </w:r>
      <w:r w:rsidR="00DE39A5">
        <w:t>m</w:t>
      </w:r>
      <w:r w:rsidR="00DE39A5" w:rsidRPr="00DE39A5">
        <w:t xml:space="preserve">etrics of </w:t>
      </w:r>
      <w:r w:rsidR="00DE39A5">
        <w:t>a</w:t>
      </w:r>
      <w:r w:rsidR="00DE39A5" w:rsidRPr="00DE39A5">
        <w:t xml:space="preserve">ccuracy and </w:t>
      </w:r>
      <w:r w:rsidR="00DE39A5">
        <w:t>l</w:t>
      </w:r>
      <w:r w:rsidR="00DE39A5" w:rsidRPr="00DE39A5">
        <w:t>oss</w:t>
      </w:r>
      <w:r w:rsidR="00DE39A5">
        <w:t>.</w:t>
      </w:r>
    </w:p>
    <w:p w14:paraId="0DAA3F2A" w14:textId="77777777" w:rsidR="00387765" w:rsidRDefault="00387765">
      <w:pPr>
        <w:suppressAutoHyphens w:val="0"/>
        <w:spacing w:after="160" w:line="259" w:lineRule="auto"/>
      </w:pPr>
      <w:r>
        <w:br w:type="page"/>
      </w:r>
    </w:p>
    <w:p w14:paraId="54CCD1C0" w14:textId="239C989D" w:rsidR="00921B67" w:rsidRDefault="00921B67" w:rsidP="00921B67">
      <w:pPr>
        <w:pStyle w:val="Heading3"/>
      </w:pPr>
      <w:bookmarkStart w:id="98" w:name="_Toc177726586"/>
      <w:r>
        <w:lastRenderedPageBreak/>
        <w:t>10.4.1.</w:t>
      </w:r>
      <w:r>
        <w:tab/>
      </w:r>
      <w:r w:rsidR="002F14C8" w:rsidRPr="002F14C8">
        <w:t>Technological IID</w:t>
      </w:r>
      <w:bookmarkEnd w:id="98"/>
    </w:p>
    <w:p w14:paraId="5719A713" w14:textId="5C100938" w:rsidR="00AD41EA" w:rsidRDefault="00AD41EA" w:rsidP="00CE2F0B">
      <w:pPr>
        <w:pStyle w:val="BodyText"/>
      </w:pPr>
      <w:r w:rsidRPr="00AD41EA">
        <w:t>The calculations and results for this scenario are shown in Figure 10.4.1 and Table 10.4.1, respectively</w:t>
      </w:r>
      <w:r w:rsidR="006626CA">
        <w:t>.</w:t>
      </w:r>
    </w:p>
    <w:p w14:paraId="3A3B74DE" w14:textId="38B68BD4" w:rsidR="00387765" w:rsidRDefault="002D702E" w:rsidP="00A600AB">
      <w:pPr>
        <w:pStyle w:val="Captions"/>
      </w:pPr>
      <w:r>
        <w:rPr>
          <w:noProof/>
        </w:rPr>
        <w:drawing>
          <wp:inline distT="0" distB="0" distL="0" distR="0" wp14:anchorId="6BD9E659" wp14:editId="58B9FAB3">
            <wp:extent cx="3897336" cy="5534526"/>
            <wp:effectExtent l="0" t="0" r="8255" b="9525"/>
            <wp:docPr id="28528652" name="Picture 10"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8652" name="Picture 10" descr="A screenshot of a math program&#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902343" cy="5541636"/>
                    </a:xfrm>
                    <a:prstGeom prst="rect">
                      <a:avLst/>
                    </a:prstGeom>
                  </pic:spPr>
                </pic:pic>
              </a:graphicData>
            </a:graphic>
          </wp:inline>
        </w:drawing>
      </w:r>
      <w:r w:rsidR="00A40263">
        <w:br/>
      </w:r>
      <w:r w:rsidR="00A40263" w:rsidRPr="00A40263">
        <w:t>Figure 10.4.1</w:t>
      </w:r>
      <w:r w:rsidR="00A40263">
        <w:t>.</w:t>
      </w:r>
      <w:r w:rsidR="00A40263" w:rsidRPr="00A40263">
        <w:t xml:space="preserve"> Cumulative </w:t>
      </w:r>
      <w:r w:rsidR="00A40263">
        <w:t>a</w:t>
      </w:r>
      <w:r w:rsidR="00A40263" w:rsidRPr="00A40263">
        <w:t xml:space="preserve">ccuracy and </w:t>
      </w:r>
      <w:r w:rsidR="00A40263">
        <w:t>l</w:t>
      </w:r>
      <w:r w:rsidR="00A40263" w:rsidRPr="00A40263">
        <w:t xml:space="preserve">oss </w:t>
      </w:r>
      <w:r w:rsidR="00A40263">
        <w:t>c</w:t>
      </w:r>
      <w:r w:rsidR="00A40263" w:rsidRPr="00A40263">
        <w:t xml:space="preserve">alculations for the </w:t>
      </w:r>
      <w:r w:rsidR="00A40263">
        <w:t>t</w:t>
      </w:r>
      <w:r w:rsidR="00A40263" w:rsidRPr="00A40263">
        <w:t xml:space="preserve">echnological IID </w:t>
      </w:r>
      <w:r w:rsidR="00A40263">
        <w:t>s</w:t>
      </w:r>
      <w:r w:rsidR="00A40263" w:rsidRPr="00A40263">
        <w:t>cenario</w:t>
      </w:r>
      <w:r>
        <w:br/>
      </w:r>
      <w:r>
        <w:br/>
      </w:r>
      <w:r w:rsidRPr="00A600AB">
        <w:rPr>
          <w:noProof/>
        </w:rPr>
        <w:drawing>
          <wp:inline distT="0" distB="0" distL="0" distR="0" wp14:anchorId="6972711B" wp14:editId="6121569F">
            <wp:extent cx="6120130" cy="895350"/>
            <wp:effectExtent l="0" t="0" r="0" b="0"/>
            <wp:docPr id="1454400187" name="Picture 1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00187" name="Picture 11" descr="A table with numbers and symbols&#10;&#10;Description automatically generated with medium confidence"/>
                    <pic:cNvPicPr/>
                  </pic:nvPicPr>
                  <pic:blipFill>
                    <a:blip r:embed="rId100">
                      <a:extLst>
                        <a:ext uri="{28A0092B-C50C-407E-A947-70E740481C1C}">
                          <a14:useLocalDpi xmlns:a14="http://schemas.microsoft.com/office/drawing/2010/main" val="0"/>
                        </a:ext>
                      </a:extLst>
                    </a:blip>
                    <a:stretch>
                      <a:fillRect/>
                    </a:stretch>
                  </pic:blipFill>
                  <pic:spPr>
                    <a:xfrm>
                      <a:off x="0" y="0"/>
                      <a:ext cx="6120130" cy="895350"/>
                    </a:xfrm>
                    <a:prstGeom prst="rect">
                      <a:avLst/>
                    </a:prstGeom>
                  </pic:spPr>
                </pic:pic>
              </a:graphicData>
            </a:graphic>
          </wp:inline>
        </w:drawing>
      </w:r>
      <w:r w:rsidR="00A600AB" w:rsidRPr="00A600AB">
        <w:br/>
        <w:t>Table 10.4.1</w:t>
      </w:r>
      <w:r w:rsidR="00A600AB">
        <w:t>.</w:t>
      </w:r>
      <w:r w:rsidR="00A600AB" w:rsidRPr="00A600AB">
        <w:t xml:space="preserve"> Client and </w:t>
      </w:r>
      <w:r w:rsidR="00A600AB">
        <w:t>g</w:t>
      </w:r>
      <w:r w:rsidR="00A600AB" w:rsidRPr="00A600AB">
        <w:t xml:space="preserve">lobal </w:t>
      </w:r>
      <w:r w:rsidR="00A600AB">
        <w:t>m</w:t>
      </w:r>
      <w:r w:rsidR="00A600AB" w:rsidRPr="00A600AB">
        <w:t xml:space="preserve">etrics for </w:t>
      </w:r>
      <w:r w:rsidR="00A600AB">
        <w:t>a</w:t>
      </w:r>
      <w:r w:rsidR="00A600AB" w:rsidRPr="00A600AB">
        <w:t xml:space="preserve">ccuracy and </w:t>
      </w:r>
      <w:r w:rsidR="00A600AB">
        <w:t>l</w:t>
      </w:r>
      <w:r w:rsidR="00A600AB" w:rsidRPr="00A600AB">
        <w:t xml:space="preserve">oss in the </w:t>
      </w:r>
      <w:r w:rsidR="00A600AB">
        <w:t>t</w:t>
      </w:r>
      <w:r w:rsidR="00A600AB" w:rsidRPr="00A600AB">
        <w:t xml:space="preserve">echnological IID </w:t>
      </w:r>
      <w:r w:rsidR="00A600AB">
        <w:t>s</w:t>
      </w:r>
      <w:r w:rsidR="00A600AB" w:rsidRPr="00A600AB">
        <w:t>cenario</w:t>
      </w:r>
      <w:r w:rsidR="00A600AB">
        <w:t>.</w:t>
      </w:r>
    </w:p>
    <w:p w14:paraId="4E1F1038" w14:textId="77777777" w:rsidR="00387765" w:rsidRDefault="00387765">
      <w:pPr>
        <w:suppressAutoHyphens w:val="0"/>
        <w:spacing w:after="160" w:line="259" w:lineRule="auto"/>
      </w:pPr>
      <w:r>
        <w:br w:type="page"/>
      </w:r>
    </w:p>
    <w:p w14:paraId="50979714" w14:textId="4ADB53E0" w:rsidR="00921B67" w:rsidRDefault="00921B67" w:rsidP="00921B67">
      <w:pPr>
        <w:pStyle w:val="Heading3"/>
      </w:pPr>
      <w:bookmarkStart w:id="99" w:name="_Toc177726587"/>
      <w:r>
        <w:lastRenderedPageBreak/>
        <w:t>10.4.2.</w:t>
      </w:r>
      <w:r>
        <w:tab/>
      </w:r>
      <w:r w:rsidR="002F14C8" w:rsidRPr="002F14C8">
        <w:t xml:space="preserve">Technological </w:t>
      </w:r>
      <w:r w:rsidR="002F14C8">
        <w:t>N</w:t>
      </w:r>
      <w:r w:rsidR="002F14C8" w:rsidRPr="002F14C8">
        <w:t>on-IID</w:t>
      </w:r>
      <w:bookmarkEnd w:id="99"/>
    </w:p>
    <w:p w14:paraId="58125DFA" w14:textId="660EF76D" w:rsidR="006626CA" w:rsidRDefault="006626CA" w:rsidP="006626CA">
      <w:pPr>
        <w:pStyle w:val="BodyText"/>
      </w:pPr>
      <w:r>
        <w:t>The calculations and results for this scenario are depicted in Figure 10.4.2 and Table 10.4.2, respectively.</w:t>
      </w:r>
    </w:p>
    <w:p w14:paraId="347DC38B" w14:textId="17B59FA7" w:rsidR="00CB3793" w:rsidRDefault="00CB3793" w:rsidP="00CB3793">
      <w:pPr>
        <w:pStyle w:val="Captions"/>
      </w:pPr>
      <w:r>
        <w:rPr>
          <w:noProof/>
        </w:rPr>
        <w:drawing>
          <wp:inline distT="0" distB="0" distL="0" distR="0" wp14:anchorId="16245C26" wp14:editId="7AC435B3">
            <wp:extent cx="4528506" cy="6364705"/>
            <wp:effectExtent l="0" t="0" r="5715" b="0"/>
            <wp:docPr id="1207992013" name="Picture 12" descr="A white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92013" name="Picture 12" descr="A white paper with numbers and lines&#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4532874" cy="6370845"/>
                    </a:xfrm>
                    <a:prstGeom prst="rect">
                      <a:avLst/>
                    </a:prstGeom>
                  </pic:spPr>
                </pic:pic>
              </a:graphicData>
            </a:graphic>
          </wp:inline>
        </w:drawing>
      </w:r>
      <w:r w:rsidR="00202537">
        <w:br/>
      </w:r>
      <w:r w:rsidR="00202537" w:rsidRPr="00A40263">
        <w:t>Figure 10.4.</w:t>
      </w:r>
      <w:r w:rsidR="00202537">
        <w:t>2.</w:t>
      </w:r>
      <w:r w:rsidR="00202537" w:rsidRPr="00A40263">
        <w:t xml:space="preserve"> Cumulative </w:t>
      </w:r>
      <w:r w:rsidR="00202537">
        <w:t>a</w:t>
      </w:r>
      <w:r w:rsidR="00202537" w:rsidRPr="00A40263">
        <w:t xml:space="preserve">ccuracy and </w:t>
      </w:r>
      <w:r w:rsidR="00202537">
        <w:t>l</w:t>
      </w:r>
      <w:r w:rsidR="00202537" w:rsidRPr="00A40263">
        <w:t xml:space="preserve">oss </w:t>
      </w:r>
      <w:r w:rsidR="00202537">
        <w:t>c</w:t>
      </w:r>
      <w:r w:rsidR="00202537" w:rsidRPr="00A40263">
        <w:t xml:space="preserve">alculations for the </w:t>
      </w:r>
      <w:r w:rsidR="00202537">
        <w:t>t</w:t>
      </w:r>
      <w:r w:rsidR="00202537" w:rsidRPr="00A40263">
        <w:t xml:space="preserve">echnological </w:t>
      </w:r>
      <w:r w:rsidR="00202537">
        <w:t>non-</w:t>
      </w:r>
      <w:r w:rsidR="00202537" w:rsidRPr="00A40263">
        <w:t xml:space="preserve">IID </w:t>
      </w:r>
      <w:r w:rsidR="00202537">
        <w:t>s</w:t>
      </w:r>
      <w:r w:rsidR="00202537" w:rsidRPr="00A40263">
        <w:t>cenario</w:t>
      </w:r>
      <w:r w:rsidR="00202537">
        <w:t>.</w:t>
      </w:r>
      <w:r w:rsidR="00FC7E15">
        <w:br/>
      </w:r>
      <w:r w:rsidRPr="00CB3793">
        <w:rPr>
          <w:noProof/>
        </w:rPr>
        <w:drawing>
          <wp:inline distT="0" distB="0" distL="0" distR="0" wp14:anchorId="1C52625B" wp14:editId="6304EE92">
            <wp:extent cx="6120130" cy="789305"/>
            <wp:effectExtent l="0" t="0" r="0" b="0"/>
            <wp:docPr id="1722119121"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19121" name="Picture 13" descr="A table with numbers and tex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6120130" cy="789305"/>
                    </a:xfrm>
                    <a:prstGeom prst="rect">
                      <a:avLst/>
                    </a:prstGeom>
                  </pic:spPr>
                </pic:pic>
              </a:graphicData>
            </a:graphic>
          </wp:inline>
        </w:drawing>
      </w:r>
      <w:r w:rsidR="00202537">
        <w:br/>
      </w:r>
      <w:r w:rsidR="00202537" w:rsidRPr="00A600AB">
        <w:t>Table 10.4.</w:t>
      </w:r>
      <w:r w:rsidR="00202537">
        <w:t>2.</w:t>
      </w:r>
      <w:r w:rsidR="00202537" w:rsidRPr="00A600AB">
        <w:t xml:space="preserve"> Client and </w:t>
      </w:r>
      <w:r w:rsidR="00202537">
        <w:t>g</w:t>
      </w:r>
      <w:r w:rsidR="00202537" w:rsidRPr="00A600AB">
        <w:t xml:space="preserve">lobal </w:t>
      </w:r>
      <w:r w:rsidR="00202537">
        <w:t>m</w:t>
      </w:r>
      <w:r w:rsidR="00202537" w:rsidRPr="00A600AB">
        <w:t xml:space="preserve">etrics for </w:t>
      </w:r>
      <w:r w:rsidR="00202537">
        <w:t>a</w:t>
      </w:r>
      <w:r w:rsidR="00202537" w:rsidRPr="00A600AB">
        <w:t xml:space="preserve">ccuracy and </w:t>
      </w:r>
      <w:r w:rsidR="00202537">
        <w:t>l</w:t>
      </w:r>
      <w:r w:rsidR="00202537" w:rsidRPr="00A600AB">
        <w:t xml:space="preserve">oss in the </w:t>
      </w:r>
      <w:r w:rsidR="00202537">
        <w:t>t</w:t>
      </w:r>
      <w:r w:rsidR="00202537" w:rsidRPr="00A600AB">
        <w:t xml:space="preserve">echnological </w:t>
      </w:r>
      <w:r w:rsidR="00202537">
        <w:t>non-</w:t>
      </w:r>
      <w:r w:rsidR="00202537" w:rsidRPr="00A600AB">
        <w:t xml:space="preserve">IID </w:t>
      </w:r>
      <w:r w:rsidR="00202537">
        <w:t>s</w:t>
      </w:r>
      <w:r w:rsidR="00202537" w:rsidRPr="00A600AB">
        <w:t>cenario</w:t>
      </w:r>
      <w:r w:rsidR="00202537">
        <w:t>.</w:t>
      </w:r>
      <w:r w:rsidR="00202537">
        <w:br/>
      </w:r>
    </w:p>
    <w:p w14:paraId="07475EF4" w14:textId="77777777" w:rsidR="006626CA" w:rsidRPr="006626CA" w:rsidRDefault="006626CA" w:rsidP="006626CA"/>
    <w:p w14:paraId="0DE5F598" w14:textId="7CF973F7" w:rsidR="002F14C8" w:rsidRDefault="002F14C8" w:rsidP="002F14C8">
      <w:pPr>
        <w:pStyle w:val="Heading3"/>
      </w:pPr>
      <w:bookmarkStart w:id="100" w:name="_Toc177726588"/>
      <w:r>
        <w:lastRenderedPageBreak/>
        <w:t>10.4.3.</w:t>
      </w:r>
      <w:r>
        <w:tab/>
        <w:t>Medical</w:t>
      </w:r>
      <w:r w:rsidRPr="002F14C8">
        <w:t xml:space="preserve"> IID</w:t>
      </w:r>
      <w:bookmarkEnd w:id="100"/>
    </w:p>
    <w:p w14:paraId="40D0904F" w14:textId="193B0C09" w:rsidR="006626CA" w:rsidRDefault="006626CA" w:rsidP="006626CA">
      <w:pPr>
        <w:pStyle w:val="BodyText"/>
      </w:pPr>
      <w:r w:rsidRPr="00AD41EA">
        <w:t>The calculations and results for this scenario are shown in Figure 10.4.</w:t>
      </w:r>
      <w:r>
        <w:t>3</w:t>
      </w:r>
      <w:r w:rsidRPr="00AD41EA">
        <w:t xml:space="preserve"> and Table 10.4.</w:t>
      </w:r>
      <w:r>
        <w:t>3</w:t>
      </w:r>
      <w:r w:rsidRPr="00AD41EA">
        <w:t>, respectively</w:t>
      </w:r>
      <w:r>
        <w:t>.</w:t>
      </w:r>
    </w:p>
    <w:p w14:paraId="4D0DA574" w14:textId="51D381E5" w:rsidR="00172D01" w:rsidRPr="004456B7" w:rsidRDefault="00172D01" w:rsidP="00172D01">
      <w:pPr>
        <w:pStyle w:val="Captions"/>
      </w:pPr>
      <w:r>
        <w:rPr>
          <w:noProof/>
        </w:rPr>
        <w:drawing>
          <wp:inline distT="0" distB="0" distL="0" distR="0" wp14:anchorId="7371B889" wp14:editId="29DE5C6B">
            <wp:extent cx="4586242" cy="6373091"/>
            <wp:effectExtent l="0" t="0" r="5080" b="8890"/>
            <wp:docPr id="1004012898" name="Picture 1"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12898" name="Picture 1" descr="A screenshot of a math progra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594171" cy="6384110"/>
                    </a:xfrm>
                    <a:prstGeom prst="rect">
                      <a:avLst/>
                    </a:prstGeom>
                  </pic:spPr>
                </pic:pic>
              </a:graphicData>
            </a:graphic>
          </wp:inline>
        </w:drawing>
      </w:r>
      <w:r w:rsidRPr="00172D01">
        <w:rPr>
          <w:noProof/>
        </w:rPr>
        <w:drawing>
          <wp:inline distT="0" distB="0" distL="0" distR="0" wp14:anchorId="3A2B13B8" wp14:editId="743FBB5A">
            <wp:extent cx="6120130" cy="820420"/>
            <wp:effectExtent l="0" t="0" r="0" b="0"/>
            <wp:docPr id="267396540" name="Picture 2"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96540" name="Picture 2" descr="A table with numbers and text&#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p>
    <w:p w14:paraId="76CD660A" w14:textId="77777777" w:rsidR="006626CA" w:rsidRPr="006626CA" w:rsidRDefault="006626CA" w:rsidP="006626CA"/>
    <w:p w14:paraId="4A0B8DD4" w14:textId="0142111F" w:rsidR="002F14C8" w:rsidRDefault="002F14C8" w:rsidP="002F14C8">
      <w:pPr>
        <w:pStyle w:val="Heading3"/>
      </w:pPr>
      <w:bookmarkStart w:id="101" w:name="_Toc177726589"/>
      <w:r>
        <w:lastRenderedPageBreak/>
        <w:t>10.4.4.</w:t>
      </w:r>
      <w:r>
        <w:tab/>
        <w:t>Medical N</w:t>
      </w:r>
      <w:r w:rsidRPr="002F14C8">
        <w:t>on-IID</w:t>
      </w:r>
      <w:bookmarkEnd w:id="101"/>
    </w:p>
    <w:p w14:paraId="663201DB" w14:textId="675FB9E5" w:rsidR="006626CA" w:rsidRDefault="006626CA" w:rsidP="006626CA">
      <w:pPr>
        <w:pStyle w:val="BodyText"/>
      </w:pPr>
      <w:r>
        <w:t>The calculations and results for this scenario are depicted in Figure 10.4.4 and Table 10.4.4, respectively.</w:t>
      </w:r>
    </w:p>
    <w:p w14:paraId="7C040FC2" w14:textId="55E7F17F" w:rsidR="00775EC4" w:rsidRDefault="00775EC4" w:rsidP="00775EC4">
      <w:pPr>
        <w:pStyle w:val="Captions"/>
      </w:pPr>
      <w:r>
        <w:rPr>
          <w:noProof/>
        </w:rPr>
        <w:drawing>
          <wp:inline distT="0" distB="0" distL="0" distR="0" wp14:anchorId="120E2E62" wp14:editId="0F0FFE40">
            <wp:extent cx="4686961" cy="6740237"/>
            <wp:effectExtent l="0" t="0" r="0" b="3810"/>
            <wp:docPr id="970421454" name="Picture 3"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21454" name="Picture 3" descr="A screenshot of a math problem&#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4691460" cy="6746707"/>
                    </a:xfrm>
                    <a:prstGeom prst="rect">
                      <a:avLst/>
                    </a:prstGeom>
                  </pic:spPr>
                </pic:pic>
              </a:graphicData>
            </a:graphic>
          </wp:inline>
        </w:drawing>
      </w:r>
      <w:r>
        <w:br/>
      </w:r>
      <w:r w:rsidR="007330DA" w:rsidRPr="007330DA">
        <w:t>Figure 10.4.4. Cumulative accuracy and loss calculations for the medical non-IID scenario</w:t>
      </w:r>
      <w:r w:rsidR="007330DA">
        <w:t>.</w:t>
      </w:r>
      <w:r>
        <w:br/>
      </w:r>
      <w:r w:rsidRPr="00775EC4">
        <w:rPr>
          <w:noProof/>
        </w:rPr>
        <w:drawing>
          <wp:inline distT="0" distB="0" distL="0" distR="0" wp14:anchorId="573DF01F" wp14:editId="110FF3A1">
            <wp:extent cx="6120130" cy="820420"/>
            <wp:effectExtent l="0" t="0" r="0" b="0"/>
            <wp:docPr id="84276833" name="Picture 4" descr="A group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6833" name="Picture 4" descr="A group of numbers on a white background&#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7330DA">
        <w:br/>
      </w:r>
      <w:r w:rsidR="007330DA" w:rsidRPr="007330DA">
        <w:t>Table 10.4.4. Client and global metrics for accuracy and loss in the medical non-IID scenario.</w:t>
      </w:r>
      <w:r w:rsidR="007330DA">
        <w:br/>
      </w:r>
    </w:p>
    <w:sectPr w:rsidR="00775EC4"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852F0D" w14:textId="77777777" w:rsidR="00621529" w:rsidRDefault="00621529" w:rsidP="0010394F">
      <w:r>
        <w:separator/>
      </w:r>
    </w:p>
  </w:endnote>
  <w:endnote w:type="continuationSeparator" w:id="0">
    <w:p w14:paraId="0BF07873" w14:textId="77777777" w:rsidR="00621529" w:rsidRDefault="00621529"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AE4134" w14:textId="77777777" w:rsidR="00621529" w:rsidRDefault="00621529" w:rsidP="0010394F">
      <w:r>
        <w:separator/>
      </w:r>
    </w:p>
  </w:footnote>
  <w:footnote w:type="continuationSeparator" w:id="0">
    <w:p w14:paraId="019F71B2" w14:textId="77777777" w:rsidR="00621529" w:rsidRDefault="00621529"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2FCE"/>
    <w:rsid w:val="000364A8"/>
    <w:rsid w:val="00036F8C"/>
    <w:rsid w:val="000409AC"/>
    <w:rsid w:val="000410A7"/>
    <w:rsid w:val="000424D5"/>
    <w:rsid w:val="00042902"/>
    <w:rsid w:val="00042CBE"/>
    <w:rsid w:val="00042F6D"/>
    <w:rsid w:val="000439F1"/>
    <w:rsid w:val="000452AF"/>
    <w:rsid w:val="000502E7"/>
    <w:rsid w:val="00050D2D"/>
    <w:rsid w:val="00050E7B"/>
    <w:rsid w:val="00052FFB"/>
    <w:rsid w:val="000541D6"/>
    <w:rsid w:val="0005444E"/>
    <w:rsid w:val="000577F3"/>
    <w:rsid w:val="0006025A"/>
    <w:rsid w:val="00060F66"/>
    <w:rsid w:val="00062195"/>
    <w:rsid w:val="00065809"/>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149E"/>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3842"/>
    <w:rsid w:val="000F5FA1"/>
    <w:rsid w:val="00101D2B"/>
    <w:rsid w:val="0010224E"/>
    <w:rsid w:val="00102E46"/>
    <w:rsid w:val="0010394F"/>
    <w:rsid w:val="0010651D"/>
    <w:rsid w:val="00110151"/>
    <w:rsid w:val="00112275"/>
    <w:rsid w:val="001137F6"/>
    <w:rsid w:val="0011485A"/>
    <w:rsid w:val="00115A5F"/>
    <w:rsid w:val="00116F50"/>
    <w:rsid w:val="001179B6"/>
    <w:rsid w:val="00121AEC"/>
    <w:rsid w:val="0012203A"/>
    <w:rsid w:val="001220D6"/>
    <w:rsid w:val="00123369"/>
    <w:rsid w:val="001236FB"/>
    <w:rsid w:val="00126DC7"/>
    <w:rsid w:val="00127567"/>
    <w:rsid w:val="00131AB9"/>
    <w:rsid w:val="00132548"/>
    <w:rsid w:val="00132F59"/>
    <w:rsid w:val="00134CC9"/>
    <w:rsid w:val="00141484"/>
    <w:rsid w:val="00141EBA"/>
    <w:rsid w:val="0014220C"/>
    <w:rsid w:val="001423CE"/>
    <w:rsid w:val="00143956"/>
    <w:rsid w:val="00145C7E"/>
    <w:rsid w:val="00146588"/>
    <w:rsid w:val="00151313"/>
    <w:rsid w:val="00152110"/>
    <w:rsid w:val="00154C9C"/>
    <w:rsid w:val="0015770E"/>
    <w:rsid w:val="0016297E"/>
    <w:rsid w:val="001633EF"/>
    <w:rsid w:val="00164830"/>
    <w:rsid w:val="00171D73"/>
    <w:rsid w:val="00172D01"/>
    <w:rsid w:val="00174E8D"/>
    <w:rsid w:val="00177FEA"/>
    <w:rsid w:val="00181311"/>
    <w:rsid w:val="001817D0"/>
    <w:rsid w:val="001832CE"/>
    <w:rsid w:val="00184E1C"/>
    <w:rsid w:val="00185E37"/>
    <w:rsid w:val="00187572"/>
    <w:rsid w:val="0019438D"/>
    <w:rsid w:val="001954F5"/>
    <w:rsid w:val="001967C4"/>
    <w:rsid w:val="0019745F"/>
    <w:rsid w:val="001A18E5"/>
    <w:rsid w:val="001A1D63"/>
    <w:rsid w:val="001A2B29"/>
    <w:rsid w:val="001A43C7"/>
    <w:rsid w:val="001A6482"/>
    <w:rsid w:val="001A7600"/>
    <w:rsid w:val="001B107B"/>
    <w:rsid w:val="001B3D28"/>
    <w:rsid w:val="001B58EF"/>
    <w:rsid w:val="001B6413"/>
    <w:rsid w:val="001C04CD"/>
    <w:rsid w:val="001C6F34"/>
    <w:rsid w:val="001C788A"/>
    <w:rsid w:val="001C7B47"/>
    <w:rsid w:val="001D0544"/>
    <w:rsid w:val="001D0C28"/>
    <w:rsid w:val="001D1C72"/>
    <w:rsid w:val="001D2408"/>
    <w:rsid w:val="001D2E0C"/>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0EC"/>
    <w:rsid w:val="001F56AF"/>
    <w:rsid w:val="001F77D7"/>
    <w:rsid w:val="001F7E36"/>
    <w:rsid w:val="00200342"/>
    <w:rsid w:val="00202537"/>
    <w:rsid w:val="0020689F"/>
    <w:rsid w:val="00207BB8"/>
    <w:rsid w:val="00210EA4"/>
    <w:rsid w:val="00211325"/>
    <w:rsid w:val="00212C8C"/>
    <w:rsid w:val="00214798"/>
    <w:rsid w:val="00216ED6"/>
    <w:rsid w:val="0021787F"/>
    <w:rsid w:val="00217EEC"/>
    <w:rsid w:val="00220269"/>
    <w:rsid w:val="002212E0"/>
    <w:rsid w:val="00223189"/>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532E"/>
    <w:rsid w:val="00276493"/>
    <w:rsid w:val="00276D78"/>
    <w:rsid w:val="00282F62"/>
    <w:rsid w:val="002856CF"/>
    <w:rsid w:val="00286231"/>
    <w:rsid w:val="00286C18"/>
    <w:rsid w:val="00287233"/>
    <w:rsid w:val="0028773A"/>
    <w:rsid w:val="00290BB5"/>
    <w:rsid w:val="0029106B"/>
    <w:rsid w:val="00291BA7"/>
    <w:rsid w:val="00295D16"/>
    <w:rsid w:val="00295DD0"/>
    <w:rsid w:val="002979C0"/>
    <w:rsid w:val="00297BD4"/>
    <w:rsid w:val="002A113C"/>
    <w:rsid w:val="002A2098"/>
    <w:rsid w:val="002A405D"/>
    <w:rsid w:val="002A428E"/>
    <w:rsid w:val="002A4751"/>
    <w:rsid w:val="002B0A53"/>
    <w:rsid w:val="002B2180"/>
    <w:rsid w:val="002B4325"/>
    <w:rsid w:val="002C13E0"/>
    <w:rsid w:val="002C15A4"/>
    <w:rsid w:val="002C33AC"/>
    <w:rsid w:val="002C38F5"/>
    <w:rsid w:val="002C6289"/>
    <w:rsid w:val="002C6606"/>
    <w:rsid w:val="002D14C1"/>
    <w:rsid w:val="002D409D"/>
    <w:rsid w:val="002D576D"/>
    <w:rsid w:val="002D6871"/>
    <w:rsid w:val="002D702E"/>
    <w:rsid w:val="002D7F87"/>
    <w:rsid w:val="002E1BDF"/>
    <w:rsid w:val="002E1CDE"/>
    <w:rsid w:val="002E1FED"/>
    <w:rsid w:val="002E34ED"/>
    <w:rsid w:val="002E38D1"/>
    <w:rsid w:val="002E7818"/>
    <w:rsid w:val="002E7845"/>
    <w:rsid w:val="002F0530"/>
    <w:rsid w:val="002F0818"/>
    <w:rsid w:val="002F098A"/>
    <w:rsid w:val="002F11BB"/>
    <w:rsid w:val="002F13C2"/>
    <w:rsid w:val="002F14C8"/>
    <w:rsid w:val="002F18EA"/>
    <w:rsid w:val="002F37DB"/>
    <w:rsid w:val="002F3B4B"/>
    <w:rsid w:val="002F4698"/>
    <w:rsid w:val="002F4833"/>
    <w:rsid w:val="002F7CBB"/>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145D"/>
    <w:rsid w:val="003524A8"/>
    <w:rsid w:val="003619ED"/>
    <w:rsid w:val="00361F4B"/>
    <w:rsid w:val="0036304C"/>
    <w:rsid w:val="00364E7E"/>
    <w:rsid w:val="00365C2B"/>
    <w:rsid w:val="0036759C"/>
    <w:rsid w:val="00371B8D"/>
    <w:rsid w:val="00372AD1"/>
    <w:rsid w:val="00376281"/>
    <w:rsid w:val="00376B5F"/>
    <w:rsid w:val="00377323"/>
    <w:rsid w:val="00377B2B"/>
    <w:rsid w:val="00377D0A"/>
    <w:rsid w:val="00380635"/>
    <w:rsid w:val="0038109C"/>
    <w:rsid w:val="00384991"/>
    <w:rsid w:val="00385B87"/>
    <w:rsid w:val="00385EB1"/>
    <w:rsid w:val="00387142"/>
    <w:rsid w:val="003873EB"/>
    <w:rsid w:val="00387765"/>
    <w:rsid w:val="00390D82"/>
    <w:rsid w:val="00392BB0"/>
    <w:rsid w:val="00392FD9"/>
    <w:rsid w:val="003940E9"/>
    <w:rsid w:val="00394293"/>
    <w:rsid w:val="003954EB"/>
    <w:rsid w:val="003961B2"/>
    <w:rsid w:val="0039730C"/>
    <w:rsid w:val="003A012B"/>
    <w:rsid w:val="003A2B99"/>
    <w:rsid w:val="003B243D"/>
    <w:rsid w:val="003B2A4E"/>
    <w:rsid w:val="003B5C69"/>
    <w:rsid w:val="003B5FE2"/>
    <w:rsid w:val="003C4000"/>
    <w:rsid w:val="003C5FA8"/>
    <w:rsid w:val="003D335C"/>
    <w:rsid w:val="003D3DD0"/>
    <w:rsid w:val="003D422A"/>
    <w:rsid w:val="003D5D95"/>
    <w:rsid w:val="003D68E1"/>
    <w:rsid w:val="003D7A85"/>
    <w:rsid w:val="003E0336"/>
    <w:rsid w:val="003E22AB"/>
    <w:rsid w:val="003E3B7E"/>
    <w:rsid w:val="003E51D1"/>
    <w:rsid w:val="003E5EEA"/>
    <w:rsid w:val="003F2B22"/>
    <w:rsid w:val="003F2E0C"/>
    <w:rsid w:val="003F4BBF"/>
    <w:rsid w:val="003F4C2E"/>
    <w:rsid w:val="003F582A"/>
    <w:rsid w:val="003F5EF2"/>
    <w:rsid w:val="004004FE"/>
    <w:rsid w:val="004007A7"/>
    <w:rsid w:val="004014D2"/>
    <w:rsid w:val="00401A07"/>
    <w:rsid w:val="004039FB"/>
    <w:rsid w:val="00404264"/>
    <w:rsid w:val="004046F3"/>
    <w:rsid w:val="004057E0"/>
    <w:rsid w:val="00405E9F"/>
    <w:rsid w:val="00411D8E"/>
    <w:rsid w:val="004141FB"/>
    <w:rsid w:val="00415995"/>
    <w:rsid w:val="00416947"/>
    <w:rsid w:val="00416BF1"/>
    <w:rsid w:val="004218BF"/>
    <w:rsid w:val="00422C69"/>
    <w:rsid w:val="00425029"/>
    <w:rsid w:val="00425387"/>
    <w:rsid w:val="004257B7"/>
    <w:rsid w:val="00426D64"/>
    <w:rsid w:val="004313B6"/>
    <w:rsid w:val="00431554"/>
    <w:rsid w:val="0043391C"/>
    <w:rsid w:val="00433AA3"/>
    <w:rsid w:val="00436DE5"/>
    <w:rsid w:val="00437114"/>
    <w:rsid w:val="004375C7"/>
    <w:rsid w:val="0044400A"/>
    <w:rsid w:val="0044418D"/>
    <w:rsid w:val="004445C5"/>
    <w:rsid w:val="004456B7"/>
    <w:rsid w:val="00445CD7"/>
    <w:rsid w:val="00451FD4"/>
    <w:rsid w:val="004536C8"/>
    <w:rsid w:val="0045507D"/>
    <w:rsid w:val="00456ECA"/>
    <w:rsid w:val="0046032A"/>
    <w:rsid w:val="0046093A"/>
    <w:rsid w:val="004640E8"/>
    <w:rsid w:val="004679F3"/>
    <w:rsid w:val="00467F04"/>
    <w:rsid w:val="00470F3D"/>
    <w:rsid w:val="0047134D"/>
    <w:rsid w:val="00473767"/>
    <w:rsid w:val="00474A1B"/>
    <w:rsid w:val="00474BC3"/>
    <w:rsid w:val="004759FD"/>
    <w:rsid w:val="00476C0F"/>
    <w:rsid w:val="0048335C"/>
    <w:rsid w:val="00484273"/>
    <w:rsid w:val="00486E60"/>
    <w:rsid w:val="0048718E"/>
    <w:rsid w:val="00492718"/>
    <w:rsid w:val="00493004"/>
    <w:rsid w:val="00496775"/>
    <w:rsid w:val="00497E52"/>
    <w:rsid w:val="004A1387"/>
    <w:rsid w:val="004A7D5B"/>
    <w:rsid w:val="004B0019"/>
    <w:rsid w:val="004B069B"/>
    <w:rsid w:val="004B07BB"/>
    <w:rsid w:val="004B0ABD"/>
    <w:rsid w:val="004C2EAB"/>
    <w:rsid w:val="004C2EBF"/>
    <w:rsid w:val="004C312C"/>
    <w:rsid w:val="004C4554"/>
    <w:rsid w:val="004C512D"/>
    <w:rsid w:val="004C57AC"/>
    <w:rsid w:val="004C63DA"/>
    <w:rsid w:val="004C6FDF"/>
    <w:rsid w:val="004D166F"/>
    <w:rsid w:val="004D2E95"/>
    <w:rsid w:val="004D509B"/>
    <w:rsid w:val="004D5B3E"/>
    <w:rsid w:val="004D6B24"/>
    <w:rsid w:val="004D72DE"/>
    <w:rsid w:val="004E5049"/>
    <w:rsid w:val="004E552F"/>
    <w:rsid w:val="004E615E"/>
    <w:rsid w:val="004F1B67"/>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263C2"/>
    <w:rsid w:val="005360E9"/>
    <w:rsid w:val="0053719F"/>
    <w:rsid w:val="00537863"/>
    <w:rsid w:val="00537AB5"/>
    <w:rsid w:val="00540842"/>
    <w:rsid w:val="00541B0C"/>
    <w:rsid w:val="00542F0D"/>
    <w:rsid w:val="00544EFB"/>
    <w:rsid w:val="005470B6"/>
    <w:rsid w:val="00550EB7"/>
    <w:rsid w:val="00554CD6"/>
    <w:rsid w:val="0055699E"/>
    <w:rsid w:val="005574A6"/>
    <w:rsid w:val="005574D7"/>
    <w:rsid w:val="00560872"/>
    <w:rsid w:val="0056328E"/>
    <w:rsid w:val="00563AA0"/>
    <w:rsid w:val="0056401D"/>
    <w:rsid w:val="005643F9"/>
    <w:rsid w:val="0056480C"/>
    <w:rsid w:val="00564B2E"/>
    <w:rsid w:val="005650D4"/>
    <w:rsid w:val="00566EDD"/>
    <w:rsid w:val="00567346"/>
    <w:rsid w:val="00567D5A"/>
    <w:rsid w:val="005718FA"/>
    <w:rsid w:val="0057192B"/>
    <w:rsid w:val="00572577"/>
    <w:rsid w:val="005732FD"/>
    <w:rsid w:val="0057355B"/>
    <w:rsid w:val="00576078"/>
    <w:rsid w:val="005760C9"/>
    <w:rsid w:val="00577D9F"/>
    <w:rsid w:val="005801E6"/>
    <w:rsid w:val="005863D1"/>
    <w:rsid w:val="00593307"/>
    <w:rsid w:val="00593668"/>
    <w:rsid w:val="00594387"/>
    <w:rsid w:val="00596513"/>
    <w:rsid w:val="005A08FA"/>
    <w:rsid w:val="005A1180"/>
    <w:rsid w:val="005A3168"/>
    <w:rsid w:val="005A341D"/>
    <w:rsid w:val="005A6EE5"/>
    <w:rsid w:val="005B0686"/>
    <w:rsid w:val="005B0776"/>
    <w:rsid w:val="005B5A0D"/>
    <w:rsid w:val="005B5CB2"/>
    <w:rsid w:val="005C07D5"/>
    <w:rsid w:val="005C23FE"/>
    <w:rsid w:val="005C24FE"/>
    <w:rsid w:val="005C4182"/>
    <w:rsid w:val="005C5D90"/>
    <w:rsid w:val="005C6999"/>
    <w:rsid w:val="005D1D36"/>
    <w:rsid w:val="005D3638"/>
    <w:rsid w:val="005D535E"/>
    <w:rsid w:val="005D5F64"/>
    <w:rsid w:val="005E05D7"/>
    <w:rsid w:val="005E419E"/>
    <w:rsid w:val="005E442D"/>
    <w:rsid w:val="005E5C31"/>
    <w:rsid w:val="005E6411"/>
    <w:rsid w:val="005F00FE"/>
    <w:rsid w:val="005F166D"/>
    <w:rsid w:val="005F4156"/>
    <w:rsid w:val="005F47E4"/>
    <w:rsid w:val="005F4AAE"/>
    <w:rsid w:val="00601818"/>
    <w:rsid w:val="00602E14"/>
    <w:rsid w:val="00602EB0"/>
    <w:rsid w:val="00602F83"/>
    <w:rsid w:val="00605611"/>
    <w:rsid w:val="006056C0"/>
    <w:rsid w:val="00605C74"/>
    <w:rsid w:val="00607B13"/>
    <w:rsid w:val="0061364B"/>
    <w:rsid w:val="00621529"/>
    <w:rsid w:val="006257B9"/>
    <w:rsid w:val="006262C0"/>
    <w:rsid w:val="0062647E"/>
    <w:rsid w:val="00631652"/>
    <w:rsid w:val="00632459"/>
    <w:rsid w:val="00636BF5"/>
    <w:rsid w:val="00640DEA"/>
    <w:rsid w:val="00641FA2"/>
    <w:rsid w:val="00642BDD"/>
    <w:rsid w:val="006447AD"/>
    <w:rsid w:val="00647B17"/>
    <w:rsid w:val="00650A9B"/>
    <w:rsid w:val="00651194"/>
    <w:rsid w:val="00655CF8"/>
    <w:rsid w:val="006626CA"/>
    <w:rsid w:val="00662AD1"/>
    <w:rsid w:val="006644AE"/>
    <w:rsid w:val="00665195"/>
    <w:rsid w:val="00666929"/>
    <w:rsid w:val="00667BED"/>
    <w:rsid w:val="00667EF2"/>
    <w:rsid w:val="0067231B"/>
    <w:rsid w:val="006742C2"/>
    <w:rsid w:val="00680CBF"/>
    <w:rsid w:val="0068232E"/>
    <w:rsid w:val="0068391A"/>
    <w:rsid w:val="00683F17"/>
    <w:rsid w:val="00684E65"/>
    <w:rsid w:val="00693526"/>
    <w:rsid w:val="00693B6E"/>
    <w:rsid w:val="00694783"/>
    <w:rsid w:val="00697805"/>
    <w:rsid w:val="006A2C58"/>
    <w:rsid w:val="006A517D"/>
    <w:rsid w:val="006A55A4"/>
    <w:rsid w:val="006A56E4"/>
    <w:rsid w:val="006A67CA"/>
    <w:rsid w:val="006B1F5C"/>
    <w:rsid w:val="006B6B27"/>
    <w:rsid w:val="006B6F64"/>
    <w:rsid w:val="006B7091"/>
    <w:rsid w:val="006B79E5"/>
    <w:rsid w:val="006C06A7"/>
    <w:rsid w:val="006C0908"/>
    <w:rsid w:val="006C10A5"/>
    <w:rsid w:val="006C24AB"/>
    <w:rsid w:val="006D0480"/>
    <w:rsid w:val="006D1567"/>
    <w:rsid w:val="006E06EA"/>
    <w:rsid w:val="006E1388"/>
    <w:rsid w:val="006F07AB"/>
    <w:rsid w:val="006F09FA"/>
    <w:rsid w:val="006F26FD"/>
    <w:rsid w:val="006F6A1D"/>
    <w:rsid w:val="007024B6"/>
    <w:rsid w:val="0070273F"/>
    <w:rsid w:val="0071010C"/>
    <w:rsid w:val="007108AA"/>
    <w:rsid w:val="00712379"/>
    <w:rsid w:val="007128EC"/>
    <w:rsid w:val="007160D8"/>
    <w:rsid w:val="00720013"/>
    <w:rsid w:val="00720FF0"/>
    <w:rsid w:val="00722D9F"/>
    <w:rsid w:val="0072414A"/>
    <w:rsid w:val="0072526F"/>
    <w:rsid w:val="00725CEF"/>
    <w:rsid w:val="007277BA"/>
    <w:rsid w:val="00730AB1"/>
    <w:rsid w:val="0073119A"/>
    <w:rsid w:val="0073203A"/>
    <w:rsid w:val="00732386"/>
    <w:rsid w:val="00732454"/>
    <w:rsid w:val="00732DD4"/>
    <w:rsid w:val="007330DA"/>
    <w:rsid w:val="00740ED7"/>
    <w:rsid w:val="007416EC"/>
    <w:rsid w:val="00741B7C"/>
    <w:rsid w:val="00746548"/>
    <w:rsid w:val="00747BBC"/>
    <w:rsid w:val="00750194"/>
    <w:rsid w:val="0075057C"/>
    <w:rsid w:val="00753411"/>
    <w:rsid w:val="007552D2"/>
    <w:rsid w:val="00755453"/>
    <w:rsid w:val="007557BD"/>
    <w:rsid w:val="00755E5C"/>
    <w:rsid w:val="007621FE"/>
    <w:rsid w:val="007628B9"/>
    <w:rsid w:val="00763499"/>
    <w:rsid w:val="00765A45"/>
    <w:rsid w:val="00765B9B"/>
    <w:rsid w:val="00766A4F"/>
    <w:rsid w:val="007753A5"/>
    <w:rsid w:val="00775EC4"/>
    <w:rsid w:val="007761F5"/>
    <w:rsid w:val="007769DD"/>
    <w:rsid w:val="0078450A"/>
    <w:rsid w:val="00784DA1"/>
    <w:rsid w:val="0078553D"/>
    <w:rsid w:val="00786B87"/>
    <w:rsid w:val="0079331B"/>
    <w:rsid w:val="00793D7C"/>
    <w:rsid w:val="0079454C"/>
    <w:rsid w:val="00794DAC"/>
    <w:rsid w:val="00796F43"/>
    <w:rsid w:val="007A0923"/>
    <w:rsid w:val="007A0CF4"/>
    <w:rsid w:val="007A1F8E"/>
    <w:rsid w:val="007A2255"/>
    <w:rsid w:val="007A2289"/>
    <w:rsid w:val="007A714A"/>
    <w:rsid w:val="007A71E1"/>
    <w:rsid w:val="007A7DD3"/>
    <w:rsid w:val="007B1B7E"/>
    <w:rsid w:val="007B212B"/>
    <w:rsid w:val="007B5378"/>
    <w:rsid w:val="007B6AA8"/>
    <w:rsid w:val="007C0EC8"/>
    <w:rsid w:val="007C5531"/>
    <w:rsid w:val="007C5E18"/>
    <w:rsid w:val="007C69BD"/>
    <w:rsid w:val="007D094F"/>
    <w:rsid w:val="007D23D0"/>
    <w:rsid w:val="007D48C1"/>
    <w:rsid w:val="007E426D"/>
    <w:rsid w:val="007E6C26"/>
    <w:rsid w:val="007E6E7A"/>
    <w:rsid w:val="007E747D"/>
    <w:rsid w:val="007F3382"/>
    <w:rsid w:val="007F5CD0"/>
    <w:rsid w:val="00801441"/>
    <w:rsid w:val="00801CFC"/>
    <w:rsid w:val="00803006"/>
    <w:rsid w:val="00805898"/>
    <w:rsid w:val="0081134C"/>
    <w:rsid w:val="00813538"/>
    <w:rsid w:val="00816DA0"/>
    <w:rsid w:val="00820377"/>
    <w:rsid w:val="00820793"/>
    <w:rsid w:val="008226E3"/>
    <w:rsid w:val="00823E13"/>
    <w:rsid w:val="008244C7"/>
    <w:rsid w:val="0082541A"/>
    <w:rsid w:val="008275D0"/>
    <w:rsid w:val="0083164F"/>
    <w:rsid w:val="0083186A"/>
    <w:rsid w:val="00832AA4"/>
    <w:rsid w:val="0083417A"/>
    <w:rsid w:val="00835377"/>
    <w:rsid w:val="008355D3"/>
    <w:rsid w:val="00835840"/>
    <w:rsid w:val="00835CDC"/>
    <w:rsid w:val="00835FCB"/>
    <w:rsid w:val="0083726A"/>
    <w:rsid w:val="00840C55"/>
    <w:rsid w:val="008504CF"/>
    <w:rsid w:val="00854DB6"/>
    <w:rsid w:val="008559CC"/>
    <w:rsid w:val="00856905"/>
    <w:rsid w:val="008607FE"/>
    <w:rsid w:val="00863CB4"/>
    <w:rsid w:val="008651DC"/>
    <w:rsid w:val="008655F8"/>
    <w:rsid w:val="00872865"/>
    <w:rsid w:val="0087289C"/>
    <w:rsid w:val="00873F36"/>
    <w:rsid w:val="00874142"/>
    <w:rsid w:val="0087481F"/>
    <w:rsid w:val="00874BBF"/>
    <w:rsid w:val="00875592"/>
    <w:rsid w:val="00875A51"/>
    <w:rsid w:val="008763E2"/>
    <w:rsid w:val="00876519"/>
    <w:rsid w:val="00876D36"/>
    <w:rsid w:val="008826F3"/>
    <w:rsid w:val="008862DE"/>
    <w:rsid w:val="00887D4D"/>
    <w:rsid w:val="0089130C"/>
    <w:rsid w:val="008916EF"/>
    <w:rsid w:val="008920B7"/>
    <w:rsid w:val="008930D3"/>
    <w:rsid w:val="00893B07"/>
    <w:rsid w:val="008958D6"/>
    <w:rsid w:val="00897290"/>
    <w:rsid w:val="00897CC6"/>
    <w:rsid w:val="008A1799"/>
    <w:rsid w:val="008A3DA9"/>
    <w:rsid w:val="008A3E50"/>
    <w:rsid w:val="008A623A"/>
    <w:rsid w:val="008B2B87"/>
    <w:rsid w:val="008B489C"/>
    <w:rsid w:val="008B4D04"/>
    <w:rsid w:val="008B4F15"/>
    <w:rsid w:val="008C2AB9"/>
    <w:rsid w:val="008C44A4"/>
    <w:rsid w:val="008C4826"/>
    <w:rsid w:val="008C68C8"/>
    <w:rsid w:val="008D12BE"/>
    <w:rsid w:val="008E0947"/>
    <w:rsid w:val="008E13D9"/>
    <w:rsid w:val="008E28A3"/>
    <w:rsid w:val="008E4FE5"/>
    <w:rsid w:val="008E59F2"/>
    <w:rsid w:val="008E653D"/>
    <w:rsid w:val="008E7112"/>
    <w:rsid w:val="008F0A27"/>
    <w:rsid w:val="008F6F24"/>
    <w:rsid w:val="00900F8B"/>
    <w:rsid w:val="00901911"/>
    <w:rsid w:val="00904FB9"/>
    <w:rsid w:val="0090505E"/>
    <w:rsid w:val="0090589D"/>
    <w:rsid w:val="00905B30"/>
    <w:rsid w:val="00905CE8"/>
    <w:rsid w:val="00906262"/>
    <w:rsid w:val="0090698B"/>
    <w:rsid w:val="00906F40"/>
    <w:rsid w:val="00907992"/>
    <w:rsid w:val="00910DDE"/>
    <w:rsid w:val="00914207"/>
    <w:rsid w:val="00914836"/>
    <w:rsid w:val="00914CA9"/>
    <w:rsid w:val="0091609F"/>
    <w:rsid w:val="00921B67"/>
    <w:rsid w:val="009224A1"/>
    <w:rsid w:val="009239AE"/>
    <w:rsid w:val="00925A16"/>
    <w:rsid w:val="00927337"/>
    <w:rsid w:val="0093176E"/>
    <w:rsid w:val="00932450"/>
    <w:rsid w:val="00932A84"/>
    <w:rsid w:val="009354DB"/>
    <w:rsid w:val="00935B16"/>
    <w:rsid w:val="00937BB9"/>
    <w:rsid w:val="009408E3"/>
    <w:rsid w:val="009446C4"/>
    <w:rsid w:val="00945E46"/>
    <w:rsid w:val="00947886"/>
    <w:rsid w:val="00952411"/>
    <w:rsid w:val="00952F88"/>
    <w:rsid w:val="00957630"/>
    <w:rsid w:val="00960048"/>
    <w:rsid w:val="00960283"/>
    <w:rsid w:val="00971988"/>
    <w:rsid w:val="00980BA8"/>
    <w:rsid w:val="00986E2B"/>
    <w:rsid w:val="00990CA0"/>
    <w:rsid w:val="00991C83"/>
    <w:rsid w:val="009950F9"/>
    <w:rsid w:val="009968E4"/>
    <w:rsid w:val="009A0A18"/>
    <w:rsid w:val="009A17F1"/>
    <w:rsid w:val="009A1A6D"/>
    <w:rsid w:val="009A1BC3"/>
    <w:rsid w:val="009A23D0"/>
    <w:rsid w:val="009A401B"/>
    <w:rsid w:val="009A4EA0"/>
    <w:rsid w:val="009A4F2D"/>
    <w:rsid w:val="009A6527"/>
    <w:rsid w:val="009A6D5A"/>
    <w:rsid w:val="009A73FA"/>
    <w:rsid w:val="009B0F6F"/>
    <w:rsid w:val="009B4897"/>
    <w:rsid w:val="009B4A34"/>
    <w:rsid w:val="009B549E"/>
    <w:rsid w:val="009B5714"/>
    <w:rsid w:val="009B5EBF"/>
    <w:rsid w:val="009B6D28"/>
    <w:rsid w:val="009B70BD"/>
    <w:rsid w:val="009B7D90"/>
    <w:rsid w:val="009B7E98"/>
    <w:rsid w:val="009C413E"/>
    <w:rsid w:val="009D59D3"/>
    <w:rsid w:val="009D5F4F"/>
    <w:rsid w:val="009E14CC"/>
    <w:rsid w:val="009E1BF3"/>
    <w:rsid w:val="009E2CDC"/>
    <w:rsid w:val="009E34E4"/>
    <w:rsid w:val="009E3BA6"/>
    <w:rsid w:val="009E5191"/>
    <w:rsid w:val="009E595B"/>
    <w:rsid w:val="009E5E33"/>
    <w:rsid w:val="009E6185"/>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0263"/>
    <w:rsid w:val="00A45E83"/>
    <w:rsid w:val="00A46D6D"/>
    <w:rsid w:val="00A47F76"/>
    <w:rsid w:val="00A50DEB"/>
    <w:rsid w:val="00A576C2"/>
    <w:rsid w:val="00A57812"/>
    <w:rsid w:val="00A600AB"/>
    <w:rsid w:val="00A60EFE"/>
    <w:rsid w:val="00A62E5C"/>
    <w:rsid w:val="00A63479"/>
    <w:rsid w:val="00A65B46"/>
    <w:rsid w:val="00A67C6B"/>
    <w:rsid w:val="00A70EDB"/>
    <w:rsid w:val="00A740B1"/>
    <w:rsid w:val="00A7422F"/>
    <w:rsid w:val="00A75AA4"/>
    <w:rsid w:val="00A7727E"/>
    <w:rsid w:val="00A77FB2"/>
    <w:rsid w:val="00A80F1A"/>
    <w:rsid w:val="00A81853"/>
    <w:rsid w:val="00A82399"/>
    <w:rsid w:val="00A82A7B"/>
    <w:rsid w:val="00A83436"/>
    <w:rsid w:val="00A83617"/>
    <w:rsid w:val="00A84409"/>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41EA"/>
    <w:rsid w:val="00AD6B08"/>
    <w:rsid w:val="00AE036A"/>
    <w:rsid w:val="00AE3409"/>
    <w:rsid w:val="00AE492D"/>
    <w:rsid w:val="00AE4AC5"/>
    <w:rsid w:val="00B0110F"/>
    <w:rsid w:val="00B03CEA"/>
    <w:rsid w:val="00B14850"/>
    <w:rsid w:val="00B1562E"/>
    <w:rsid w:val="00B15EA7"/>
    <w:rsid w:val="00B16A73"/>
    <w:rsid w:val="00B17031"/>
    <w:rsid w:val="00B2078F"/>
    <w:rsid w:val="00B20B92"/>
    <w:rsid w:val="00B2286C"/>
    <w:rsid w:val="00B23138"/>
    <w:rsid w:val="00B2332E"/>
    <w:rsid w:val="00B23FD9"/>
    <w:rsid w:val="00B242A1"/>
    <w:rsid w:val="00B2463D"/>
    <w:rsid w:val="00B254F1"/>
    <w:rsid w:val="00B30158"/>
    <w:rsid w:val="00B30291"/>
    <w:rsid w:val="00B312B5"/>
    <w:rsid w:val="00B328AC"/>
    <w:rsid w:val="00B33729"/>
    <w:rsid w:val="00B33CF9"/>
    <w:rsid w:val="00B3405D"/>
    <w:rsid w:val="00B41193"/>
    <w:rsid w:val="00B41F02"/>
    <w:rsid w:val="00B44D76"/>
    <w:rsid w:val="00B4504C"/>
    <w:rsid w:val="00B45C9C"/>
    <w:rsid w:val="00B528F6"/>
    <w:rsid w:val="00B52E4F"/>
    <w:rsid w:val="00B609DC"/>
    <w:rsid w:val="00B62466"/>
    <w:rsid w:val="00B64C89"/>
    <w:rsid w:val="00B650B0"/>
    <w:rsid w:val="00B65B2A"/>
    <w:rsid w:val="00B6700A"/>
    <w:rsid w:val="00B70868"/>
    <w:rsid w:val="00B70C73"/>
    <w:rsid w:val="00B7192F"/>
    <w:rsid w:val="00B72903"/>
    <w:rsid w:val="00B769C6"/>
    <w:rsid w:val="00B76B55"/>
    <w:rsid w:val="00B80798"/>
    <w:rsid w:val="00B8184A"/>
    <w:rsid w:val="00B81EC1"/>
    <w:rsid w:val="00B822E4"/>
    <w:rsid w:val="00B82BE2"/>
    <w:rsid w:val="00B83966"/>
    <w:rsid w:val="00B843DB"/>
    <w:rsid w:val="00B85AD3"/>
    <w:rsid w:val="00B8680B"/>
    <w:rsid w:val="00B96A6A"/>
    <w:rsid w:val="00B97B5B"/>
    <w:rsid w:val="00BA15EA"/>
    <w:rsid w:val="00BA187F"/>
    <w:rsid w:val="00BA4AE6"/>
    <w:rsid w:val="00BA4BAD"/>
    <w:rsid w:val="00BA5070"/>
    <w:rsid w:val="00BA677E"/>
    <w:rsid w:val="00BA79FC"/>
    <w:rsid w:val="00BB0170"/>
    <w:rsid w:val="00BB523E"/>
    <w:rsid w:val="00BB563B"/>
    <w:rsid w:val="00BB668D"/>
    <w:rsid w:val="00BB69BC"/>
    <w:rsid w:val="00BC2086"/>
    <w:rsid w:val="00BC2F93"/>
    <w:rsid w:val="00BC318D"/>
    <w:rsid w:val="00BC4D13"/>
    <w:rsid w:val="00BC5E78"/>
    <w:rsid w:val="00BD10DD"/>
    <w:rsid w:val="00BD17D0"/>
    <w:rsid w:val="00BD47FB"/>
    <w:rsid w:val="00BD4EA7"/>
    <w:rsid w:val="00BD56E7"/>
    <w:rsid w:val="00BD5EB8"/>
    <w:rsid w:val="00BD6E41"/>
    <w:rsid w:val="00BE3D00"/>
    <w:rsid w:val="00BE4E0D"/>
    <w:rsid w:val="00BE5D55"/>
    <w:rsid w:val="00BE7693"/>
    <w:rsid w:val="00BE7B21"/>
    <w:rsid w:val="00BF143F"/>
    <w:rsid w:val="00BF2671"/>
    <w:rsid w:val="00BF5C5D"/>
    <w:rsid w:val="00C00B5B"/>
    <w:rsid w:val="00C00F05"/>
    <w:rsid w:val="00C032BB"/>
    <w:rsid w:val="00C03772"/>
    <w:rsid w:val="00C04A43"/>
    <w:rsid w:val="00C060ED"/>
    <w:rsid w:val="00C07043"/>
    <w:rsid w:val="00C111E6"/>
    <w:rsid w:val="00C13930"/>
    <w:rsid w:val="00C16747"/>
    <w:rsid w:val="00C17198"/>
    <w:rsid w:val="00C17C12"/>
    <w:rsid w:val="00C214FD"/>
    <w:rsid w:val="00C21D9C"/>
    <w:rsid w:val="00C21ECE"/>
    <w:rsid w:val="00C22E4C"/>
    <w:rsid w:val="00C25DB1"/>
    <w:rsid w:val="00C27A0E"/>
    <w:rsid w:val="00C27F73"/>
    <w:rsid w:val="00C32CEB"/>
    <w:rsid w:val="00C340D6"/>
    <w:rsid w:val="00C37974"/>
    <w:rsid w:val="00C406C4"/>
    <w:rsid w:val="00C41C37"/>
    <w:rsid w:val="00C44985"/>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15F9"/>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793"/>
    <w:rsid w:val="00CB3E9A"/>
    <w:rsid w:val="00CB41B5"/>
    <w:rsid w:val="00CB440A"/>
    <w:rsid w:val="00CB4684"/>
    <w:rsid w:val="00CB5AC3"/>
    <w:rsid w:val="00CB7F9D"/>
    <w:rsid w:val="00CC1B5D"/>
    <w:rsid w:val="00CC4DB4"/>
    <w:rsid w:val="00CC748A"/>
    <w:rsid w:val="00CD0C71"/>
    <w:rsid w:val="00CD1246"/>
    <w:rsid w:val="00CD46E9"/>
    <w:rsid w:val="00CD528D"/>
    <w:rsid w:val="00CE06AF"/>
    <w:rsid w:val="00CE1A44"/>
    <w:rsid w:val="00CE2F0B"/>
    <w:rsid w:val="00CE6B70"/>
    <w:rsid w:val="00CF25AB"/>
    <w:rsid w:val="00CF60A6"/>
    <w:rsid w:val="00CF68DA"/>
    <w:rsid w:val="00CF7A0D"/>
    <w:rsid w:val="00D0194A"/>
    <w:rsid w:val="00D04B1D"/>
    <w:rsid w:val="00D04CF8"/>
    <w:rsid w:val="00D05D41"/>
    <w:rsid w:val="00D06352"/>
    <w:rsid w:val="00D11090"/>
    <w:rsid w:val="00D11C04"/>
    <w:rsid w:val="00D11D7D"/>
    <w:rsid w:val="00D1382B"/>
    <w:rsid w:val="00D15608"/>
    <w:rsid w:val="00D162F7"/>
    <w:rsid w:val="00D16726"/>
    <w:rsid w:val="00D16E0E"/>
    <w:rsid w:val="00D20BF5"/>
    <w:rsid w:val="00D22493"/>
    <w:rsid w:val="00D2280A"/>
    <w:rsid w:val="00D2418F"/>
    <w:rsid w:val="00D26F33"/>
    <w:rsid w:val="00D33928"/>
    <w:rsid w:val="00D359EE"/>
    <w:rsid w:val="00D36FDD"/>
    <w:rsid w:val="00D37C10"/>
    <w:rsid w:val="00D411DC"/>
    <w:rsid w:val="00D42C46"/>
    <w:rsid w:val="00D42C5A"/>
    <w:rsid w:val="00D45FE9"/>
    <w:rsid w:val="00D47302"/>
    <w:rsid w:val="00D52488"/>
    <w:rsid w:val="00D526E3"/>
    <w:rsid w:val="00D55A7E"/>
    <w:rsid w:val="00D55FCA"/>
    <w:rsid w:val="00D568C0"/>
    <w:rsid w:val="00D63E4A"/>
    <w:rsid w:val="00D661AB"/>
    <w:rsid w:val="00D66A62"/>
    <w:rsid w:val="00D71031"/>
    <w:rsid w:val="00D72B0A"/>
    <w:rsid w:val="00D75ABE"/>
    <w:rsid w:val="00D80BF5"/>
    <w:rsid w:val="00D81C28"/>
    <w:rsid w:val="00D847B4"/>
    <w:rsid w:val="00D85D91"/>
    <w:rsid w:val="00D86409"/>
    <w:rsid w:val="00D90F96"/>
    <w:rsid w:val="00D92A33"/>
    <w:rsid w:val="00D92B77"/>
    <w:rsid w:val="00D92E52"/>
    <w:rsid w:val="00D94409"/>
    <w:rsid w:val="00D95E33"/>
    <w:rsid w:val="00DA0192"/>
    <w:rsid w:val="00DA0B5E"/>
    <w:rsid w:val="00DA22E3"/>
    <w:rsid w:val="00DA3E30"/>
    <w:rsid w:val="00DA43FB"/>
    <w:rsid w:val="00DA58FF"/>
    <w:rsid w:val="00DA734F"/>
    <w:rsid w:val="00DB2C81"/>
    <w:rsid w:val="00DB487C"/>
    <w:rsid w:val="00DB7D76"/>
    <w:rsid w:val="00DC1668"/>
    <w:rsid w:val="00DC2217"/>
    <w:rsid w:val="00DC339C"/>
    <w:rsid w:val="00DC3515"/>
    <w:rsid w:val="00DC4AA3"/>
    <w:rsid w:val="00DC6784"/>
    <w:rsid w:val="00DC7483"/>
    <w:rsid w:val="00DC790C"/>
    <w:rsid w:val="00DD0DF3"/>
    <w:rsid w:val="00DD10C1"/>
    <w:rsid w:val="00DD14E0"/>
    <w:rsid w:val="00DD401A"/>
    <w:rsid w:val="00DD5B1F"/>
    <w:rsid w:val="00DD5CD5"/>
    <w:rsid w:val="00DD5F6F"/>
    <w:rsid w:val="00DE093C"/>
    <w:rsid w:val="00DE2407"/>
    <w:rsid w:val="00DE39A5"/>
    <w:rsid w:val="00DE5677"/>
    <w:rsid w:val="00DE6DF8"/>
    <w:rsid w:val="00DF3F57"/>
    <w:rsid w:val="00DF4A56"/>
    <w:rsid w:val="00DF53B7"/>
    <w:rsid w:val="00E023A5"/>
    <w:rsid w:val="00E03FF4"/>
    <w:rsid w:val="00E0623D"/>
    <w:rsid w:val="00E076AB"/>
    <w:rsid w:val="00E11E17"/>
    <w:rsid w:val="00E13F8B"/>
    <w:rsid w:val="00E1468F"/>
    <w:rsid w:val="00E14A30"/>
    <w:rsid w:val="00E16254"/>
    <w:rsid w:val="00E167A6"/>
    <w:rsid w:val="00E229E3"/>
    <w:rsid w:val="00E23988"/>
    <w:rsid w:val="00E24390"/>
    <w:rsid w:val="00E244F2"/>
    <w:rsid w:val="00E24990"/>
    <w:rsid w:val="00E25027"/>
    <w:rsid w:val="00E25146"/>
    <w:rsid w:val="00E27979"/>
    <w:rsid w:val="00E30A9D"/>
    <w:rsid w:val="00E31E47"/>
    <w:rsid w:val="00E32B40"/>
    <w:rsid w:val="00E335C6"/>
    <w:rsid w:val="00E33852"/>
    <w:rsid w:val="00E346B5"/>
    <w:rsid w:val="00E37C3F"/>
    <w:rsid w:val="00E42D01"/>
    <w:rsid w:val="00E42F18"/>
    <w:rsid w:val="00E433A0"/>
    <w:rsid w:val="00E47141"/>
    <w:rsid w:val="00E50811"/>
    <w:rsid w:val="00E50813"/>
    <w:rsid w:val="00E51AAD"/>
    <w:rsid w:val="00E51F63"/>
    <w:rsid w:val="00E5517D"/>
    <w:rsid w:val="00E55CE4"/>
    <w:rsid w:val="00E57CB5"/>
    <w:rsid w:val="00E63E42"/>
    <w:rsid w:val="00E657FB"/>
    <w:rsid w:val="00E65CA7"/>
    <w:rsid w:val="00E66256"/>
    <w:rsid w:val="00E6720F"/>
    <w:rsid w:val="00E67595"/>
    <w:rsid w:val="00E6789E"/>
    <w:rsid w:val="00E7159F"/>
    <w:rsid w:val="00E7195E"/>
    <w:rsid w:val="00E72959"/>
    <w:rsid w:val="00E74BFF"/>
    <w:rsid w:val="00E76223"/>
    <w:rsid w:val="00E77940"/>
    <w:rsid w:val="00E81053"/>
    <w:rsid w:val="00E81D31"/>
    <w:rsid w:val="00E823FE"/>
    <w:rsid w:val="00E83838"/>
    <w:rsid w:val="00E846EE"/>
    <w:rsid w:val="00E84B19"/>
    <w:rsid w:val="00E9095A"/>
    <w:rsid w:val="00E92162"/>
    <w:rsid w:val="00E942E7"/>
    <w:rsid w:val="00E9466F"/>
    <w:rsid w:val="00E95652"/>
    <w:rsid w:val="00E97EDB"/>
    <w:rsid w:val="00EA17FF"/>
    <w:rsid w:val="00EA2DE7"/>
    <w:rsid w:val="00EA5CEB"/>
    <w:rsid w:val="00EA7115"/>
    <w:rsid w:val="00EB1DA6"/>
    <w:rsid w:val="00EB6E70"/>
    <w:rsid w:val="00EC156D"/>
    <w:rsid w:val="00EC2A23"/>
    <w:rsid w:val="00EC361B"/>
    <w:rsid w:val="00EC58BD"/>
    <w:rsid w:val="00EC6060"/>
    <w:rsid w:val="00EC7B96"/>
    <w:rsid w:val="00ED5D99"/>
    <w:rsid w:val="00EE12C8"/>
    <w:rsid w:val="00EE3489"/>
    <w:rsid w:val="00EE5BE9"/>
    <w:rsid w:val="00EF008A"/>
    <w:rsid w:val="00EF040C"/>
    <w:rsid w:val="00EF47D0"/>
    <w:rsid w:val="00EF5DA0"/>
    <w:rsid w:val="00EF63C5"/>
    <w:rsid w:val="00EF65CF"/>
    <w:rsid w:val="00EF7AA1"/>
    <w:rsid w:val="00F015BA"/>
    <w:rsid w:val="00F01AA5"/>
    <w:rsid w:val="00F03426"/>
    <w:rsid w:val="00F04FFC"/>
    <w:rsid w:val="00F063D6"/>
    <w:rsid w:val="00F06AC4"/>
    <w:rsid w:val="00F14439"/>
    <w:rsid w:val="00F1592B"/>
    <w:rsid w:val="00F15E5A"/>
    <w:rsid w:val="00F21361"/>
    <w:rsid w:val="00F22883"/>
    <w:rsid w:val="00F23CD1"/>
    <w:rsid w:val="00F24A18"/>
    <w:rsid w:val="00F3095F"/>
    <w:rsid w:val="00F30A9B"/>
    <w:rsid w:val="00F30F18"/>
    <w:rsid w:val="00F31B45"/>
    <w:rsid w:val="00F36DB9"/>
    <w:rsid w:val="00F373BD"/>
    <w:rsid w:val="00F37C51"/>
    <w:rsid w:val="00F411DB"/>
    <w:rsid w:val="00F511D9"/>
    <w:rsid w:val="00F528FC"/>
    <w:rsid w:val="00F539D3"/>
    <w:rsid w:val="00F55C05"/>
    <w:rsid w:val="00F57C0C"/>
    <w:rsid w:val="00F67731"/>
    <w:rsid w:val="00F71495"/>
    <w:rsid w:val="00F75B03"/>
    <w:rsid w:val="00F75B92"/>
    <w:rsid w:val="00F83B3D"/>
    <w:rsid w:val="00F85782"/>
    <w:rsid w:val="00F857C9"/>
    <w:rsid w:val="00F85B37"/>
    <w:rsid w:val="00F86D26"/>
    <w:rsid w:val="00F873D7"/>
    <w:rsid w:val="00F932BA"/>
    <w:rsid w:val="00F96E42"/>
    <w:rsid w:val="00FA0385"/>
    <w:rsid w:val="00FA0B67"/>
    <w:rsid w:val="00FA2D19"/>
    <w:rsid w:val="00FA340E"/>
    <w:rsid w:val="00FA3DAE"/>
    <w:rsid w:val="00FA44E3"/>
    <w:rsid w:val="00FA4FDE"/>
    <w:rsid w:val="00FA6139"/>
    <w:rsid w:val="00FA63F5"/>
    <w:rsid w:val="00FA6BFF"/>
    <w:rsid w:val="00FA7F43"/>
    <w:rsid w:val="00FB3233"/>
    <w:rsid w:val="00FB3BA3"/>
    <w:rsid w:val="00FB6E41"/>
    <w:rsid w:val="00FB7B7D"/>
    <w:rsid w:val="00FB7E4C"/>
    <w:rsid w:val="00FC005C"/>
    <w:rsid w:val="00FC36BF"/>
    <w:rsid w:val="00FC3E6D"/>
    <w:rsid w:val="00FC5373"/>
    <w:rsid w:val="00FC7E15"/>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hyperlink" Target="https://github.com/FederatedAI/FATE" TargetMode="External"/><Relationship Id="rId84" Type="http://schemas.openxmlformats.org/officeDocument/2006/relationships/hyperlink" Target="https://www.youtube.com/watch?v=vErRPw0Rasw" TargetMode="External"/><Relationship Id="rId89" Type="http://schemas.openxmlformats.org/officeDocument/2006/relationships/image" Target="media/image60.png"/><Relationship Id="rId16" Type="http://schemas.openxmlformats.org/officeDocument/2006/relationships/image" Target="media/image8.png"/><Relationship Id="rId107" Type="http://schemas.openxmlformats.org/officeDocument/2006/relationships/fontTable" Target="fontTable.xml"/><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hyperlink" Target="https://github.com/JoseRicoCct/Capstone_MScData_Sept23_SB/tree/main/EvaluationFLFrameworks/4.FedML" TargetMode="External"/><Relationship Id="rId79" Type="http://schemas.openxmlformats.org/officeDocument/2006/relationships/hyperlink" Target="http://www.youtube.com" TargetMode="External"/><Relationship Id="rId102"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hyperlink" Target="https://github.com/FedML-AI/FedML" TargetMode="External"/><Relationship Id="rId80" Type="http://schemas.openxmlformats.org/officeDocument/2006/relationships/hyperlink" Target="https://www.youtube.com/watch?v=aTj4AqbCWEA" TargetMode="External"/><Relationship Id="rId85" Type="http://schemas.openxmlformats.org/officeDocument/2006/relationships/hyperlink" Target="http://www.youtube.com" TargetMode="External"/><Relationship Id="rId12" Type="http://schemas.openxmlformats.org/officeDocument/2006/relationships/image" Target="media/image4.jpe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image" Target="media/image50.png"/><Relationship Id="rId103" Type="http://schemas.openxmlformats.org/officeDocument/2006/relationships/image" Target="media/image73.png"/><Relationship Id="rId108"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hyperlink" Target="https://github.com/adap/flower" TargetMode="External"/><Relationship Id="rId75" Type="http://schemas.openxmlformats.org/officeDocument/2006/relationships/hyperlink" Target="https://github.com/JoseRicoCct/Capstone_MScData_Sept23_SB/tree/main/EvaluationFLFrameworks/5.TensorflowFederated" TargetMode="External"/><Relationship Id="rId83" Type="http://schemas.openxmlformats.org/officeDocument/2006/relationships/hyperlink" Target="http://www.youtube.com" TargetMode="External"/><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76.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hyperlink" Target="https://github.com/JoseRicoCct/Capstone_MScData_Sept23_SB/tree/main/EvaluationFLFrameworks/3.Flower" TargetMode="External"/><Relationship Id="rId78" Type="http://schemas.openxmlformats.org/officeDocument/2006/relationships/hyperlink" Target="https://github.com/google-parfait/tensorflow-federated" TargetMode="External"/><Relationship Id="rId81" Type="http://schemas.openxmlformats.org/officeDocument/2006/relationships/hyperlink" Target="http://www.youtube.com" TargetMode="External"/><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www.youtube.com" TargetMode="External"/><Relationship Id="rId34" Type="http://schemas.openxmlformats.org/officeDocument/2006/relationships/image" Target="media/image26.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hyperlink" Target="https://github.com/JoseRicoCct/Capstone_MScData_Sept23_SB/tree/main/FLServer" TargetMode="External"/><Relationship Id="rId97" Type="http://schemas.openxmlformats.org/officeDocument/2006/relationships/hyperlink" Target="http://www.youtube.com" TargetMode="External"/><Relationship Id="rId104"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1.PySyft" TargetMode="External"/><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1.jpeg"/><Relationship Id="rId45" Type="http://schemas.openxmlformats.org/officeDocument/2006/relationships/image" Target="media/image36.png"/><Relationship Id="rId66" Type="http://schemas.openxmlformats.org/officeDocument/2006/relationships/hyperlink" Target="http://www.youtube.com" TargetMode="External"/><Relationship Id="rId87" Type="http://schemas.openxmlformats.org/officeDocument/2006/relationships/image" Target="media/image58.png"/><Relationship Id="rId61" Type="http://schemas.openxmlformats.org/officeDocument/2006/relationships/image" Target="media/image52.png"/><Relationship Id="rId82" Type="http://schemas.openxmlformats.org/officeDocument/2006/relationships/hyperlink" Target="https://www.youtube.com/watch?v=FrgVummLNbU"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7.png"/><Relationship Id="rId77" Type="http://schemas.openxmlformats.org/officeDocument/2006/relationships/hyperlink" Target="https://www.tensorflow.org/datasets/catalog/mnist" TargetMode="External"/><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hyperlink" Target="https://github.com/JoseRicoCct/Capstone_MScData_Sept23_SB/tree/main/EvaluationFLFrameworks/2.FATE" TargetMode="External"/><Relationship Id="rId93" Type="http://schemas.openxmlformats.org/officeDocument/2006/relationships/image" Target="media/image64.png"/><Relationship Id="rId98" Type="http://schemas.openxmlformats.org/officeDocument/2006/relationships/image" Target="media/image68.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7.png"/><Relationship Id="rId67" Type="http://schemas.openxmlformats.org/officeDocument/2006/relationships/hyperlink" Target="http://www.agilemanifes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5</TotalTime>
  <Pages>91</Pages>
  <Words>34343</Words>
  <Characters>195758</Characters>
  <Application>Microsoft Office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262</cp:revision>
  <dcterms:created xsi:type="dcterms:W3CDTF">2024-09-12T18:18:00Z</dcterms:created>
  <dcterms:modified xsi:type="dcterms:W3CDTF">2024-09-2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